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C3D6279" w14:textId="62E56EAC" w:rsidR="0041162E" w:rsidRDefault="009C195E" w:rsidP="0041162E">
      <w:pPr>
        <w:spacing w:line="480" w:lineRule="auto"/>
        <w:jc w:val="center"/>
      </w:pPr>
      <w:r>
        <w:t>Appendix</w:t>
      </w:r>
      <w:bookmarkStart w:id="0" w:name="_GoBack"/>
      <w:bookmarkEnd w:id="0"/>
    </w:p>
    <w:p w14:paraId="29F76385" w14:textId="77777777" w:rsidR="0041162E" w:rsidRPr="00CC642D" w:rsidRDefault="008C30CF" w:rsidP="0041162E">
      <w:pPr>
        <w:spacing w:line="480" w:lineRule="auto"/>
        <w:jc w:val="center"/>
      </w:pPr>
      <w:r>
        <w:t>HIP EXERCISE PROGRAM</w:t>
      </w:r>
    </w:p>
    <w:p w14:paraId="12B1BB90" w14:textId="77777777" w:rsidR="0041162E" w:rsidRPr="00CC642D" w:rsidRDefault="0041162E" w:rsidP="0041162E">
      <w:pPr>
        <w:spacing w:line="360" w:lineRule="auto"/>
        <w:ind w:firstLine="720"/>
        <w:jc w:val="both"/>
      </w:pPr>
      <w:r w:rsidRPr="00CC642D">
        <w:t xml:space="preserve">The purpose </w:t>
      </w:r>
      <w:r>
        <w:t xml:space="preserve">of </w:t>
      </w:r>
      <w:r w:rsidRPr="00CC642D">
        <w:t xml:space="preserve">this program is to strengthen </w:t>
      </w:r>
      <w:r>
        <w:t>your</w:t>
      </w:r>
      <w:r w:rsidRPr="00CC642D">
        <w:t xml:space="preserve"> hip muscles.  It is possible that</w:t>
      </w:r>
      <w:r>
        <w:t xml:space="preserve"> by</w:t>
      </w:r>
      <w:r w:rsidRPr="00CC642D">
        <w:t xml:space="preserve"> s</w:t>
      </w:r>
      <w:r>
        <w:t xml:space="preserve">trengthening the musculature of your pelvis and hips you may improve the </w:t>
      </w:r>
      <w:r w:rsidRPr="00CC642D">
        <w:t xml:space="preserve">alignment of </w:t>
      </w:r>
      <w:r>
        <w:t>your</w:t>
      </w:r>
      <w:r w:rsidRPr="00CC642D">
        <w:t xml:space="preserve"> knee, subsequently improving </w:t>
      </w:r>
      <w:r>
        <w:t xml:space="preserve">your </w:t>
      </w:r>
      <w:r w:rsidRPr="00CC642D">
        <w:t>pain and function and decreasing osteoarthritis progression.</w:t>
      </w:r>
      <w:r>
        <w:t xml:space="preserve">  This program requires you to complete three </w:t>
      </w:r>
      <w:proofErr w:type="gramStart"/>
      <w:r>
        <w:t>45 minute</w:t>
      </w:r>
      <w:proofErr w:type="gramEnd"/>
      <w:r>
        <w:t xml:space="preserve"> sessions per week for a total of twelve weeks.  There are two stages to the hip program.  This first stage is 6 weeks long and is performed with light resistance </w:t>
      </w:r>
      <w:proofErr w:type="spellStart"/>
      <w:r>
        <w:t>Thera</w:t>
      </w:r>
      <w:proofErr w:type="spellEnd"/>
      <w:r>
        <w:t>-</w:t>
      </w:r>
      <w:proofErr w:type="gramStart"/>
      <w:r>
        <w:t>Bands,</w:t>
      </w:r>
      <w:proofErr w:type="gramEnd"/>
      <w:r>
        <w:t xml:space="preserve"> the second stage is the final 6 weeks and is performed with heavy resistance </w:t>
      </w:r>
      <w:proofErr w:type="spellStart"/>
      <w:r>
        <w:t>Thera</w:t>
      </w:r>
      <w:proofErr w:type="spellEnd"/>
      <w:r>
        <w:t>-Bands.</w:t>
      </w:r>
    </w:p>
    <w:p w14:paraId="47753969" w14:textId="77777777" w:rsidR="0041162E" w:rsidRDefault="0041162E" w:rsidP="0041162E">
      <w:pPr>
        <w:spacing w:line="360" w:lineRule="auto"/>
        <w:ind w:firstLine="720"/>
        <w:jc w:val="both"/>
      </w:pPr>
    </w:p>
    <w:p w14:paraId="77285086" w14:textId="77777777" w:rsidR="0041162E" w:rsidRDefault="0041162E" w:rsidP="0041162E">
      <w:pPr>
        <w:spacing w:line="360" w:lineRule="auto"/>
        <w:jc w:val="both"/>
      </w:pPr>
      <w:r>
        <w:t>Stage 1:</w:t>
      </w:r>
    </w:p>
    <w:p w14:paraId="60A62DA6" w14:textId="77777777" w:rsidR="0041162E" w:rsidRPr="00CC642D" w:rsidRDefault="0041162E" w:rsidP="0041162E">
      <w:pPr>
        <w:spacing w:line="360" w:lineRule="auto"/>
        <w:ind w:firstLine="720"/>
        <w:jc w:val="both"/>
      </w:pPr>
      <w:r w:rsidRPr="00CC642D">
        <w:t>Th</w:t>
      </w:r>
      <w:r>
        <w:t>is is the</w:t>
      </w:r>
      <w:r w:rsidRPr="00CC642D">
        <w:t xml:space="preserve"> initial s</w:t>
      </w:r>
      <w:r>
        <w:t>trengthening component</w:t>
      </w:r>
      <w:r w:rsidRPr="00CC642D">
        <w:t xml:space="preserve"> of </w:t>
      </w:r>
      <w:r>
        <w:t>your</w:t>
      </w:r>
      <w:r w:rsidRPr="00CC642D">
        <w:t xml:space="preserve"> exercise program</w:t>
      </w:r>
      <w:r>
        <w:t>,</w:t>
      </w:r>
      <w:r w:rsidRPr="00CC642D">
        <w:t xml:space="preserve"> consist</w:t>
      </w:r>
      <w:r>
        <w:t>ing</w:t>
      </w:r>
      <w:r w:rsidRPr="00CC642D">
        <w:t xml:space="preserve"> of three sets of 10 repetitions of</w:t>
      </w:r>
      <w:r>
        <w:t xml:space="preserve"> dynamic light-resistance </w:t>
      </w:r>
      <w:proofErr w:type="spellStart"/>
      <w:r>
        <w:t>Thera</w:t>
      </w:r>
      <w:proofErr w:type="spellEnd"/>
      <w:r>
        <w:t>-Band exercises including</w:t>
      </w:r>
      <w:r w:rsidRPr="00CC642D">
        <w:t xml:space="preserve"> hip external rotation, internal rotation, flexion, extension, abduction and adduction exercises (Figures 1-6).  </w:t>
      </w:r>
      <w:r>
        <w:t>You will be required to perform t</w:t>
      </w:r>
      <w:r w:rsidRPr="00CC642D">
        <w:t>he</w:t>
      </w:r>
      <w:r>
        <w:t>se</w:t>
      </w:r>
      <w:r w:rsidRPr="00CC642D">
        <w:t xml:space="preserve"> exercises</w:t>
      </w:r>
      <w:r>
        <w:t>, on both your affected and unaffected legs,</w:t>
      </w:r>
      <w:r w:rsidRPr="00CC642D">
        <w:t xml:space="preserve"> three times a week for the first 6 weeks.  </w:t>
      </w:r>
      <w:r>
        <w:t xml:space="preserve">Your sessions </w:t>
      </w:r>
      <w:r w:rsidRPr="00CC642D">
        <w:t xml:space="preserve">will include 5 minutes of warm-up, 30-35 minutes of dynamic exercise and 5 minutes of </w:t>
      </w:r>
      <w:r>
        <w:t xml:space="preserve">light </w:t>
      </w:r>
      <w:r w:rsidRPr="00CC642D">
        <w:t>stretching.  Since technique is extremely important for gaining maximum benefit</w:t>
      </w:r>
      <w:r>
        <w:t>, you</w:t>
      </w:r>
      <w:r w:rsidRPr="00CC642D">
        <w:t xml:space="preserve"> will</w:t>
      </w:r>
      <w:r>
        <w:t xml:space="preserve"> be required to attend supervised sessions 3 times a week for the first 3 weeks.</w:t>
      </w:r>
      <w:r w:rsidRPr="00CC642D">
        <w:t xml:space="preserve">  After</w:t>
      </w:r>
      <w:r>
        <w:t xml:space="preserve"> the completion of the first</w:t>
      </w:r>
      <w:r w:rsidRPr="00CC642D">
        <w:t xml:space="preserve"> 3 weeks </w:t>
      </w:r>
      <w:r>
        <w:t>you</w:t>
      </w:r>
      <w:r w:rsidRPr="00CC642D">
        <w:t xml:space="preserve"> </w:t>
      </w:r>
      <w:r>
        <w:t>will</w:t>
      </w:r>
      <w:r w:rsidRPr="00CC642D">
        <w:t xml:space="preserve"> gradually increase the number of repetitions to 20 (it </w:t>
      </w:r>
      <w:r>
        <w:t>is</w:t>
      </w:r>
      <w:r w:rsidRPr="00CC642D">
        <w:t xml:space="preserve"> suggested that </w:t>
      </w:r>
      <w:r>
        <w:t>you</w:t>
      </w:r>
      <w:r w:rsidRPr="00CC642D">
        <w:t xml:space="preserve"> start by trying to achieve 15</w:t>
      </w:r>
      <w:r>
        <w:t xml:space="preserve"> repetitions</w:t>
      </w:r>
      <w:r w:rsidRPr="00CC642D">
        <w:t xml:space="preserve"> before progressing to 20 repetitions</w:t>
      </w:r>
      <w:r>
        <w:t>, alternatively you may like to increase the number of repetitions in increments of 2 for example first complete 12 repetitions, then 14, then 16 and then 18 repetitions until you are able to comfortably perform 20 repetitions</w:t>
      </w:r>
      <w:r w:rsidRPr="00CC642D">
        <w:t>).</w:t>
      </w:r>
    </w:p>
    <w:p w14:paraId="623214A4" w14:textId="77777777" w:rsidR="0041162E" w:rsidRPr="00CC642D" w:rsidRDefault="0041162E" w:rsidP="0041162E">
      <w:pPr>
        <w:spacing w:line="360" w:lineRule="auto"/>
        <w:ind w:firstLine="720"/>
        <w:jc w:val="both"/>
      </w:pPr>
      <w:r w:rsidRPr="00CC642D">
        <w:t xml:space="preserve">It is possible that </w:t>
      </w:r>
      <w:r>
        <w:t>you</w:t>
      </w:r>
      <w:r w:rsidRPr="00CC642D">
        <w:t xml:space="preserve"> may initially have a painful response to the</w:t>
      </w:r>
      <w:r>
        <w:t>se</w:t>
      </w:r>
      <w:r w:rsidRPr="00CC642D">
        <w:t xml:space="preserve"> hip exercises</w:t>
      </w:r>
      <w:r>
        <w:t>.  However, we encourage you to</w:t>
      </w:r>
      <w:r w:rsidRPr="00CC642D">
        <w:t xml:space="preserve"> try and work through the pain unless it becomes too severe.</w:t>
      </w:r>
      <w:r>
        <w:t xml:space="preserve">  It is recommended that you complete as many of the prescribed repetitions as possible as it is better for you to do some exercise than none at all.  It is important that you record what exercises you were and were not able to complete in your Daily Activity Logs.</w:t>
      </w:r>
      <w:r w:rsidRPr="00CC642D">
        <w:t xml:space="preserve"> </w:t>
      </w:r>
    </w:p>
    <w:p w14:paraId="364EC187" w14:textId="77777777" w:rsidR="0041162E" w:rsidRPr="00CC642D" w:rsidRDefault="0041162E" w:rsidP="0041162E">
      <w:pPr>
        <w:spacing w:line="360" w:lineRule="auto"/>
        <w:ind w:firstLine="720"/>
        <w:jc w:val="both"/>
      </w:pPr>
      <w:r w:rsidRPr="00CC642D">
        <w:lastRenderedPageBreak/>
        <w:t>Light stretc</w:t>
      </w:r>
      <w:r>
        <w:t>hing will be completed after you complete all the</w:t>
      </w:r>
      <w:r w:rsidRPr="00CC642D">
        <w:t xml:space="preserve"> dynamic exercises.  The 4 stretches </w:t>
      </w:r>
      <w:r>
        <w:t>you will perform</w:t>
      </w:r>
      <w:r w:rsidRPr="00CC642D">
        <w:t xml:space="preserve"> target the hip flexor, lateral hip/</w:t>
      </w:r>
      <w:proofErr w:type="spellStart"/>
      <w:r w:rsidRPr="00CC642D">
        <w:t>piriformis</w:t>
      </w:r>
      <w:proofErr w:type="spellEnd"/>
      <w:r w:rsidRPr="00CC642D">
        <w:t xml:space="preserve">, </w:t>
      </w:r>
      <w:proofErr w:type="spellStart"/>
      <w:r w:rsidRPr="00CC642D">
        <w:t>quadricep</w:t>
      </w:r>
      <w:proofErr w:type="spellEnd"/>
      <w:r w:rsidRPr="00CC642D">
        <w:t xml:space="preserve"> and </w:t>
      </w:r>
      <w:r>
        <w:t>hamstring muscles (Figures 7-10)</w:t>
      </w:r>
      <w:r w:rsidRPr="00CC642D">
        <w:t xml:space="preserve">. </w:t>
      </w:r>
      <w:r>
        <w:t xml:space="preserve">You </w:t>
      </w:r>
      <w:r w:rsidRPr="00CC642D">
        <w:t xml:space="preserve">will perform 1-2 repetitions of each stretch each session, holding each stretch for approximately 15 seconds. </w:t>
      </w:r>
    </w:p>
    <w:p w14:paraId="06632BBE" w14:textId="77777777" w:rsidR="0041162E" w:rsidRPr="00CC642D" w:rsidRDefault="0041162E" w:rsidP="0041162E">
      <w:pPr>
        <w:spacing w:line="360" w:lineRule="auto"/>
        <w:jc w:val="both"/>
      </w:pPr>
    </w:p>
    <w:p w14:paraId="2591C761" w14:textId="77777777" w:rsidR="0041162E" w:rsidRDefault="0041162E" w:rsidP="0041162E">
      <w:pPr>
        <w:spacing w:line="360" w:lineRule="auto"/>
        <w:jc w:val="both"/>
      </w:pPr>
      <w:r>
        <w:t>Stage 2:</w:t>
      </w:r>
    </w:p>
    <w:p w14:paraId="649AA648" w14:textId="77777777" w:rsidR="0041162E" w:rsidRPr="00CC642D" w:rsidRDefault="0041162E" w:rsidP="0041162E">
      <w:pPr>
        <w:spacing w:line="360" w:lineRule="auto"/>
        <w:ind w:firstLine="720"/>
        <w:jc w:val="both"/>
      </w:pPr>
      <w:r w:rsidRPr="00CC642D">
        <w:t xml:space="preserve">After the first 6 weeks of </w:t>
      </w:r>
      <w:r>
        <w:t>your</w:t>
      </w:r>
      <w:r w:rsidRPr="00CC642D">
        <w:t xml:space="preserve"> program have been completed </w:t>
      </w:r>
      <w:r>
        <w:t>you</w:t>
      </w:r>
      <w:r w:rsidRPr="00CC642D">
        <w:t xml:space="preserve"> will have a supervised check-up/progression session.  During this session </w:t>
      </w:r>
      <w:r>
        <w:t xml:space="preserve">you </w:t>
      </w:r>
      <w:r w:rsidRPr="00CC642D">
        <w:t xml:space="preserve">will receive a heavier resistance </w:t>
      </w:r>
      <w:proofErr w:type="spellStart"/>
      <w:r w:rsidRPr="00CC642D">
        <w:t>Thera</w:t>
      </w:r>
      <w:proofErr w:type="spellEnd"/>
      <w:r w:rsidRPr="00CC642D">
        <w:t>-Band</w:t>
      </w:r>
      <w:r>
        <w:t>.</w:t>
      </w:r>
      <w:r w:rsidRPr="00CC642D">
        <w:t xml:space="preserve"> </w:t>
      </w:r>
      <w:r>
        <w:t>You will</w:t>
      </w:r>
      <w:r w:rsidRPr="00CC642D">
        <w:t xml:space="preserve"> use this</w:t>
      </w:r>
      <w:r>
        <w:t xml:space="preserve"> new</w:t>
      </w:r>
      <w:r w:rsidRPr="00CC642D">
        <w:t xml:space="preserve"> band with the exercises that </w:t>
      </w:r>
      <w:r>
        <w:t xml:space="preserve">you </w:t>
      </w:r>
      <w:r w:rsidRPr="00CC642D">
        <w:t xml:space="preserve">have already been taught.  </w:t>
      </w:r>
      <w:r>
        <w:t>For the next 3 weeks</w:t>
      </w:r>
      <w:r w:rsidRPr="00CC642D">
        <w:t xml:space="preserve"> </w:t>
      </w:r>
      <w:r>
        <w:t xml:space="preserve">(weeks </w:t>
      </w:r>
      <w:r w:rsidRPr="00CC642D">
        <w:t xml:space="preserve">6-9 </w:t>
      </w:r>
      <w:r>
        <w:t>of your program)</w:t>
      </w:r>
      <w:r w:rsidRPr="00CC642D">
        <w:t xml:space="preserve"> </w:t>
      </w:r>
      <w:r>
        <w:t xml:space="preserve">you </w:t>
      </w:r>
      <w:r w:rsidRPr="00CC642D">
        <w:t>will perform 3 sets of 10 repetitions of each exercise</w:t>
      </w:r>
      <w:r>
        <w:t>.</w:t>
      </w:r>
      <w:r w:rsidRPr="00CC642D">
        <w:t xml:space="preserve"> </w:t>
      </w:r>
      <w:r>
        <w:t>A</w:t>
      </w:r>
      <w:r w:rsidRPr="00CC642D">
        <w:t>fter the</w:t>
      </w:r>
      <w:r>
        <w:t xml:space="preserve"> completion of the</w:t>
      </w:r>
      <w:r w:rsidRPr="00CC642D">
        <w:t xml:space="preserve"> 9</w:t>
      </w:r>
      <w:r w:rsidRPr="00CC642D">
        <w:rPr>
          <w:vertAlign w:val="superscript"/>
        </w:rPr>
        <w:t>th</w:t>
      </w:r>
      <w:r w:rsidRPr="00CC642D">
        <w:t xml:space="preserve"> week </w:t>
      </w:r>
      <w:r>
        <w:t>you</w:t>
      </w:r>
      <w:r w:rsidRPr="00CC642D">
        <w:t xml:space="preserve"> will</w:t>
      </w:r>
      <w:r>
        <w:t xml:space="preserve"> have another supervised check-up session after which you will</w:t>
      </w:r>
      <w:r w:rsidRPr="00CC642D">
        <w:t xml:space="preserve"> gradually increase the number of repetitions from 10 to 20 repetitions (it </w:t>
      </w:r>
      <w:r>
        <w:t>is</w:t>
      </w:r>
      <w:r w:rsidRPr="00CC642D">
        <w:t xml:space="preserve"> suggested that </w:t>
      </w:r>
      <w:r>
        <w:t>you</w:t>
      </w:r>
      <w:r w:rsidRPr="00CC642D">
        <w:t xml:space="preserve"> start by trying to achieve 15</w:t>
      </w:r>
      <w:r>
        <w:t xml:space="preserve"> repetitions</w:t>
      </w:r>
      <w:r w:rsidRPr="00CC642D">
        <w:t xml:space="preserve"> before progressing to 20 repetitions</w:t>
      </w:r>
      <w:r>
        <w:t>, alternatively you may like to increase the number of repetitions in increments of 2 for example first complete 12 repetitions, then 14, then 16 and then 18 repetitions until you are able to comfortably perform 20 repetitions</w:t>
      </w:r>
      <w:r w:rsidRPr="00CC642D">
        <w:t>).</w:t>
      </w:r>
    </w:p>
    <w:p w14:paraId="1BEA1464" w14:textId="77777777" w:rsidR="0041162E" w:rsidRDefault="0041162E" w:rsidP="0041162E">
      <w:pPr>
        <w:spacing w:line="360" w:lineRule="auto"/>
        <w:ind w:firstLine="720"/>
        <w:jc w:val="both"/>
      </w:pPr>
      <w:r w:rsidRPr="00CC642D">
        <w:t xml:space="preserve">Just as in the initial 6 weeks of the program, </w:t>
      </w:r>
      <w:r>
        <w:t>your</w:t>
      </w:r>
      <w:r w:rsidRPr="00CC642D">
        <w:t xml:space="preserve"> sessions will consist of 5 minutes of warm-up, 30-35 minutes of dynamic exercise and 5 minutes of light stretching.  The same stretching exercises </w:t>
      </w:r>
      <w:r>
        <w:t xml:space="preserve">you </w:t>
      </w:r>
      <w:r w:rsidRPr="00CC642D">
        <w:t xml:space="preserve">used in the first 6 weeks of the program will be used for the second six weeks maintaining the repetitions and holding time for each stretch. </w:t>
      </w:r>
    </w:p>
    <w:p w14:paraId="7E1CF9F2" w14:textId="77777777" w:rsidR="0041162E" w:rsidRDefault="0041162E" w:rsidP="0041162E">
      <w:pPr>
        <w:spacing w:line="360" w:lineRule="auto"/>
        <w:ind w:firstLine="720"/>
        <w:jc w:val="both"/>
      </w:pPr>
    </w:p>
    <w:p w14:paraId="38ADACE7" w14:textId="77777777" w:rsidR="0041162E" w:rsidRDefault="0041162E" w:rsidP="0041162E">
      <w:pPr>
        <w:spacing w:line="360" w:lineRule="auto"/>
        <w:ind w:firstLine="720"/>
        <w:jc w:val="both"/>
      </w:pPr>
    </w:p>
    <w:p w14:paraId="79CEFAA6" w14:textId="77777777" w:rsidR="0041162E" w:rsidRDefault="0041162E" w:rsidP="0041162E">
      <w:pPr>
        <w:spacing w:line="360" w:lineRule="auto"/>
        <w:ind w:firstLine="720"/>
        <w:jc w:val="both"/>
      </w:pPr>
    </w:p>
    <w:p w14:paraId="14729F41" w14:textId="77777777" w:rsidR="0041162E" w:rsidRDefault="0041162E" w:rsidP="0041162E">
      <w:pPr>
        <w:spacing w:line="360" w:lineRule="auto"/>
        <w:ind w:firstLine="720"/>
        <w:jc w:val="both"/>
      </w:pPr>
    </w:p>
    <w:p w14:paraId="0C54384A" w14:textId="77777777" w:rsidR="0041162E" w:rsidRDefault="0041162E" w:rsidP="0041162E">
      <w:pPr>
        <w:spacing w:line="360" w:lineRule="auto"/>
        <w:ind w:firstLine="720"/>
        <w:jc w:val="both"/>
      </w:pPr>
    </w:p>
    <w:p w14:paraId="160020CA" w14:textId="77777777" w:rsidR="0041162E" w:rsidRDefault="0041162E" w:rsidP="0041162E">
      <w:pPr>
        <w:spacing w:line="360" w:lineRule="auto"/>
        <w:ind w:firstLine="720"/>
        <w:jc w:val="both"/>
      </w:pPr>
    </w:p>
    <w:p w14:paraId="1DF697D0" w14:textId="77777777" w:rsidR="0041162E" w:rsidRDefault="0041162E" w:rsidP="0041162E">
      <w:pPr>
        <w:spacing w:line="360" w:lineRule="auto"/>
        <w:ind w:firstLine="720"/>
        <w:jc w:val="both"/>
      </w:pPr>
    </w:p>
    <w:p w14:paraId="182AC368" w14:textId="77777777" w:rsidR="0041162E" w:rsidRDefault="0041162E" w:rsidP="0041162E">
      <w:pPr>
        <w:spacing w:line="360" w:lineRule="auto"/>
        <w:ind w:firstLine="720"/>
        <w:jc w:val="both"/>
      </w:pPr>
    </w:p>
    <w:p w14:paraId="3B973324" w14:textId="77777777" w:rsidR="0041162E" w:rsidRDefault="0041162E" w:rsidP="0041162E">
      <w:pPr>
        <w:spacing w:line="360" w:lineRule="auto"/>
        <w:jc w:val="both"/>
      </w:pPr>
    </w:p>
    <w:p w14:paraId="3291B50F" w14:textId="77777777" w:rsidR="0041162E" w:rsidRDefault="0041162E" w:rsidP="0041162E">
      <w:pPr>
        <w:spacing w:line="360" w:lineRule="auto"/>
        <w:jc w:val="both"/>
      </w:pPr>
    </w:p>
    <w:p w14:paraId="1ADBD725" w14:textId="77777777" w:rsidR="0041162E" w:rsidRPr="00CC642D" w:rsidRDefault="0041162E" w:rsidP="0041162E">
      <w:pPr>
        <w:spacing w:line="360" w:lineRule="auto"/>
        <w:jc w:val="both"/>
      </w:pPr>
      <w:r>
        <w:t>Table 1 Exercise progression</w:t>
      </w:r>
    </w:p>
    <w:tbl>
      <w:tblPr>
        <w:tblW w:w="9602" w:type="dxa"/>
        <w:tblInd w:w="93" w:type="dxa"/>
        <w:tblLook w:val="0000" w:firstRow="0" w:lastRow="0" w:firstColumn="0" w:lastColumn="0" w:noHBand="0" w:noVBand="0"/>
      </w:tblPr>
      <w:tblGrid>
        <w:gridCol w:w="1700"/>
        <w:gridCol w:w="583"/>
        <w:gridCol w:w="1384"/>
        <w:gridCol w:w="617"/>
        <w:gridCol w:w="1384"/>
        <w:gridCol w:w="583"/>
        <w:gridCol w:w="1384"/>
        <w:gridCol w:w="583"/>
        <w:gridCol w:w="1384"/>
      </w:tblGrid>
      <w:tr w:rsidR="0041162E" w14:paraId="0CF71E2C" w14:textId="77777777" w:rsidTr="005966EC">
        <w:trPr>
          <w:trHeight w:val="255"/>
        </w:trPr>
        <w:tc>
          <w:tcPr>
            <w:tcW w:w="1700" w:type="dxa"/>
            <w:vMerge w:val="restart"/>
            <w:tcBorders>
              <w:top w:val="single" w:sz="4" w:space="0" w:color="auto"/>
              <w:left w:val="single" w:sz="4" w:space="0" w:color="auto"/>
              <w:right w:val="nil"/>
            </w:tcBorders>
            <w:shd w:val="clear" w:color="auto" w:fill="auto"/>
            <w:noWrap/>
            <w:vAlign w:val="bottom"/>
          </w:tcPr>
          <w:p w14:paraId="7ED95FFC" w14:textId="77777777" w:rsidR="0041162E" w:rsidRDefault="0041162E" w:rsidP="005966EC">
            <w:pPr>
              <w:jc w:val="center"/>
              <w:rPr>
                <w:rFonts w:ascii="Arial" w:hAnsi="Arial" w:cs="Arial"/>
                <w:sz w:val="20"/>
                <w:szCs w:val="20"/>
              </w:rPr>
            </w:pPr>
            <w:r>
              <w:rPr>
                <w:rFonts w:ascii="Arial" w:hAnsi="Arial" w:cs="Arial"/>
                <w:sz w:val="20"/>
                <w:szCs w:val="20"/>
              </w:rPr>
              <w:t>Exercise</w:t>
            </w:r>
          </w:p>
          <w:p w14:paraId="74443391" w14:textId="77777777" w:rsidR="0041162E" w:rsidRDefault="0041162E" w:rsidP="005966EC">
            <w:pPr>
              <w:jc w:val="center"/>
              <w:rPr>
                <w:rFonts w:ascii="Arial" w:hAnsi="Arial" w:cs="Arial"/>
                <w:sz w:val="20"/>
                <w:szCs w:val="20"/>
              </w:rPr>
            </w:pPr>
          </w:p>
        </w:tc>
        <w:tc>
          <w:tcPr>
            <w:tcW w:w="1967" w:type="dxa"/>
            <w:gridSpan w:val="2"/>
            <w:tcBorders>
              <w:top w:val="single" w:sz="4" w:space="0" w:color="auto"/>
              <w:left w:val="single" w:sz="4" w:space="0" w:color="auto"/>
              <w:bottom w:val="single" w:sz="4" w:space="0" w:color="auto"/>
              <w:right w:val="single" w:sz="4" w:space="0" w:color="000000"/>
            </w:tcBorders>
            <w:shd w:val="clear" w:color="auto" w:fill="auto"/>
            <w:noWrap/>
            <w:vAlign w:val="bottom"/>
          </w:tcPr>
          <w:p w14:paraId="777B269A" w14:textId="77777777" w:rsidR="0041162E" w:rsidRDefault="0041162E" w:rsidP="005966EC">
            <w:pPr>
              <w:jc w:val="center"/>
              <w:rPr>
                <w:rFonts w:ascii="Arial" w:hAnsi="Arial" w:cs="Arial"/>
                <w:sz w:val="20"/>
                <w:szCs w:val="20"/>
              </w:rPr>
            </w:pPr>
            <w:r>
              <w:rPr>
                <w:rFonts w:ascii="Arial" w:hAnsi="Arial" w:cs="Arial"/>
                <w:sz w:val="20"/>
                <w:szCs w:val="20"/>
              </w:rPr>
              <w:t>Weeks 1-3</w:t>
            </w:r>
          </w:p>
        </w:tc>
        <w:tc>
          <w:tcPr>
            <w:tcW w:w="2001" w:type="dxa"/>
            <w:gridSpan w:val="2"/>
            <w:tcBorders>
              <w:top w:val="single" w:sz="4" w:space="0" w:color="auto"/>
              <w:left w:val="nil"/>
              <w:bottom w:val="single" w:sz="4" w:space="0" w:color="auto"/>
              <w:right w:val="nil"/>
            </w:tcBorders>
            <w:shd w:val="clear" w:color="auto" w:fill="auto"/>
            <w:noWrap/>
            <w:vAlign w:val="bottom"/>
          </w:tcPr>
          <w:p w14:paraId="4A84D58F" w14:textId="77777777" w:rsidR="0041162E" w:rsidRDefault="0041162E" w:rsidP="005966EC">
            <w:pPr>
              <w:jc w:val="center"/>
              <w:rPr>
                <w:rFonts w:ascii="Arial" w:hAnsi="Arial" w:cs="Arial"/>
                <w:sz w:val="20"/>
                <w:szCs w:val="20"/>
              </w:rPr>
            </w:pPr>
            <w:r>
              <w:rPr>
                <w:rFonts w:ascii="Arial" w:hAnsi="Arial" w:cs="Arial"/>
                <w:sz w:val="20"/>
                <w:szCs w:val="20"/>
              </w:rPr>
              <w:t>Weeks 4-6</w:t>
            </w:r>
          </w:p>
        </w:tc>
        <w:tc>
          <w:tcPr>
            <w:tcW w:w="1967" w:type="dxa"/>
            <w:gridSpan w:val="2"/>
            <w:tcBorders>
              <w:top w:val="single" w:sz="4" w:space="0" w:color="auto"/>
              <w:left w:val="single" w:sz="4" w:space="0" w:color="auto"/>
              <w:bottom w:val="single" w:sz="4" w:space="0" w:color="auto"/>
              <w:right w:val="single" w:sz="4" w:space="0" w:color="000000"/>
            </w:tcBorders>
            <w:shd w:val="clear" w:color="auto" w:fill="auto"/>
            <w:noWrap/>
            <w:vAlign w:val="bottom"/>
          </w:tcPr>
          <w:p w14:paraId="6501B347" w14:textId="77777777" w:rsidR="0041162E" w:rsidRDefault="0041162E" w:rsidP="005966EC">
            <w:pPr>
              <w:jc w:val="center"/>
              <w:rPr>
                <w:rFonts w:ascii="Arial" w:hAnsi="Arial" w:cs="Arial"/>
                <w:sz w:val="20"/>
                <w:szCs w:val="20"/>
              </w:rPr>
            </w:pPr>
            <w:r>
              <w:rPr>
                <w:rFonts w:ascii="Arial" w:hAnsi="Arial" w:cs="Arial"/>
                <w:sz w:val="20"/>
                <w:szCs w:val="20"/>
              </w:rPr>
              <w:t>Weeks 7-9</w:t>
            </w:r>
          </w:p>
        </w:tc>
        <w:tc>
          <w:tcPr>
            <w:tcW w:w="1967" w:type="dxa"/>
            <w:gridSpan w:val="2"/>
            <w:tcBorders>
              <w:top w:val="single" w:sz="4" w:space="0" w:color="auto"/>
              <w:left w:val="nil"/>
              <w:bottom w:val="single" w:sz="4" w:space="0" w:color="auto"/>
              <w:right w:val="single" w:sz="4" w:space="0" w:color="000000"/>
            </w:tcBorders>
            <w:shd w:val="clear" w:color="auto" w:fill="auto"/>
            <w:noWrap/>
            <w:vAlign w:val="bottom"/>
          </w:tcPr>
          <w:p w14:paraId="0D478CF4" w14:textId="77777777" w:rsidR="0041162E" w:rsidRDefault="0041162E" w:rsidP="005966EC">
            <w:pPr>
              <w:jc w:val="center"/>
              <w:rPr>
                <w:rFonts w:ascii="Arial" w:hAnsi="Arial" w:cs="Arial"/>
                <w:sz w:val="20"/>
                <w:szCs w:val="20"/>
              </w:rPr>
            </w:pPr>
            <w:r>
              <w:rPr>
                <w:rFonts w:ascii="Arial" w:hAnsi="Arial" w:cs="Arial"/>
                <w:sz w:val="20"/>
                <w:szCs w:val="20"/>
              </w:rPr>
              <w:t>Weeks 10-12</w:t>
            </w:r>
          </w:p>
        </w:tc>
      </w:tr>
      <w:tr w:rsidR="0041162E" w14:paraId="152A53A6" w14:textId="77777777" w:rsidTr="005966EC">
        <w:trPr>
          <w:trHeight w:val="255"/>
        </w:trPr>
        <w:tc>
          <w:tcPr>
            <w:tcW w:w="1700" w:type="dxa"/>
            <w:vMerge/>
            <w:tcBorders>
              <w:left w:val="single" w:sz="4" w:space="0" w:color="auto"/>
              <w:bottom w:val="single" w:sz="4" w:space="0" w:color="auto"/>
              <w:right w:val="nil"/>
            </w:tcBorders>
            <w:shd w:val="clear" w:color="auto" w:fill="auto"/>
            <w:noWrap/>
            <w:vAlign w:val="bottom"/>
          </w:tcPr>
          <w:p w14:paraId="7F4D33EE" w14:textId="77777777" w:rsidR="0041162E" w:rsidRDefault="0041162E" w:rsidP="005966EC">
            <w:pPr>
              <w:rPr>
                <w:rFonts w:ascii="Arial" w:hAnsi="Arial" w:cs="Arial"/>
                <w:sz w:val="20"/>
                <w:szCs w:val="20"/>
              </w:rPr>
            </w:pPr>
          </w:p>
        </w:tc>
        <w:tc>
          <w:tcPr>
            <w:tcW w:w="58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FCE2945" w14:textId="77777777" w:rsidR="0041162E" w:rsidRDefault="0041162E" w:rsidP="005966EC">
            <w:pPr>
              <w:rPr>
                <w:rFonts w:ascii="Arial" w:hAnsi="Arial" w:cs="Arial"/>
                <w:sz w:val="20"/>
                <w:szCs w:val="20"/>
              </w:rPr>
            </w:pPr>
            <w:proofErr w:type="gramStart"/>
            <w:r>
              <w:rPr>
                <w:rFonts w:ascii="Arial" w:hAnsi="Arial" w:cs="Arial"/>
                <w:sz w:val="20"/>
                <w:szCs w:val="20"/>
              </w:rPr>
              <w:t>sets</w:t>
            </w:r>
            <w:proofErr w:type="gramEnd"/>
          </w:p>
        </w:tc>
        <w:tc>
          <w:tcPr>
            <w:tcW w:w="138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31226FD" w14:textId="77777777" w:rsidR="0041162E" w:rsidRDefault="0041162E" w:rsidP="005966EC">
            <w:pPr>
              <w:rPr>
                <w:rFonts w:ascii="Arial" w:hAnsi="Arial" w:cs="Arial"/>
                <w:sz w:val="20"/>
                <w:szCs w:val="20"/>
              </w:rPr>
            </w:pPr>
            <w:proofErr w:type="gramStart"/>
            <w:r>
              <w:rPr>
                <w:rFonts w:ascii="Arial" w:hAnsi="Arial" w:cs="Arial"/>
                <w:sz w:val="20"/>
                <w:szCs w:val="20"/>
              </w:rPr>
              <w:t>repetitions</w:t>
            </w:r>
            <w:proofErr w:type="gramEnd"/>
          </w:p>
        </w:tc>
        <w:tc>
          <w:tcPr>
            <w:tcW w:w="61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A6E9977" w14:textId="77777777" w:rsidR="0041162E" w:rsidRDefault="0041162E" w:rsidP="005966EC">
            <w:pPr>
              <w:rPr>
                <w:rFonts w:ascii="Arial" w:hAnsi="Arial" w:cs="Arial"/>
                <w:sz w:val="20"/>
                <w:szCs w:val="20"/>
              </w:rPr>
            </w:pPr>
            <w:r>
              <w:rPr>
                <w:rFonts w:ascii="Arial" w:hAnsi="Arial" w:cs="Arial"/>
                <w:sz w:val="20"/>
                <w:szCs w:val="20"/>
              </w:rPr>
              <w:t>Sets</w:t>
            </w:r>
          </w:p>
        </w:tc>
        <w:tc>
          <w:tcPr>
            <w:tcW w:w="138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002571A" w14:textId="77777777" w:rsidR="0041162E" w:rsidRDefault="0041162E" w:rsidP="005966EC">
            <w:pPr>
              <w:rPr>
                <w:rFonts w:ascii="Arial" w:hAnsi="Arial" w:cs="Arial"/>
                <w:sz w:val="20"/>
                <w:szCs w:val="20"/>
              </w:rPr>
            </w:pPr>
            <w:r>
              <w:rPr>
                <w:rFonts w:ascii="Arial" w:hAnsi="Arial" w:cs="Arial"/>
                <w:sz w:val="20"/>
                <w:szCs w:val="20"/>
              </w:rPr>
              <w:t>Repetitions</w:t>
            </w:r>
          </w:p>
        </w:tc>
        <w:tc>
          <w:tcPr>
            <w:tcW w:w="58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4D4575C" w14:textId="77777777" w:rsidR="0041162E" w:rsidRDefault="0041162E" w:rsidP="005966EC">
            <w:pPr>
              <w:rPr>
                <w:rFonts w:ascii="Arial" w:hAnsi="Arial" w:cs="Arial"/>
                <w:sz w:val="20"/>
                <w:szCs w:val="20"/>
              </w:rPr>
            </w:pPr>
            <w:proofErr w:type="gramStart"/>
            <w:r>
              <w:rPr>
                <w:rFonts w:ascii="Arial" w:hAnsi="Arial" w:cs="Arial"/>
                <w:sz w:val="20"/>
                <w:szCs w:val="20"/>
              </w:rPr>
              <w:t>sets</w:t>
            </w:r>
            <w:proofErr w:type="gramEnd"/>
          </w:p>
        </w:tc>
        <w:tc>
          <w:tcPr>
            <w:tcW w:w="138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128593B" w14:textId="77777777" w:rsidR="0041162E" w:rsidRDefault="0041162E" w:rsidP="005966EC">
            <w:pPr>
              <w:rPr>
                <w:rFonts w:ascii="Arial" w:hAnsi="Arial" w:cs="Arial"/>
                <w:sz w:val="20"/>
                <w:szCs w:val="20"/>
              </w:rPr>
            </w:pPr>
            <w:proofErr w:type="gramStart"/>
            <w:r>
              <w:rPr>
                <w:rFonts w:ascii="Arial" w:hAnsi="Arial" w:cs="Arial"/>
                <w:sz w:val="20"/>
                <w:szCs w:val="20"/>
              </w:rPr>
              <w:t>repetitions</w:t>
            </w:r>
            <w:proofErr w:type="gramEnd"/>
          </w:p>
        </w:tc>
        <w:tc>
          <w:tcPr>
            <w:tcW w:w="58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3F43375" w14:textId="77777777" w:rsidR="0041162E" w:rsidRDefault="0041162E" w:rsidP="005966EC">
            <w:pPr>
              <w:rPr>
                <w:rFonts w:ascii="Arial" w:hAnsi="Arial" w:cs="Arial"/>
                <w:sz w:val="20"/>
                <w:szCs w:val="20"/>
              </w:rPr>
            </w:pPr>
            <w:proofErr w:type="gramStart"/>
            <w:r>
              <w:rPr>
                <w:rFonts w:ascii="Arial" w:hAnsi="Arial" w:cs="Arial"/>
                <w:sz w:val="20"/>
                <w:szCs w:val="20"/>
              </w:rPr>
              <w:t>sets</w:t>
            </w:r>
            <w:proofErr w:type="gramEnd"/>
          </w:p>
        </w:tc>
        <w:tc>
          <w:tcPr>
            <w:tcW w:w="138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A66CF45" w14:textId="77777777" w:rsidR="0041162E" w:rsidRDefault="0041162E" w:rsidP="005966EC">
            <w:pPr>
              <w:rPr>
                <w:rFonts w:ascii="Arial" w:hAnsi="Arial" w:cs="Arial"/>
                <w:sz w:val="20"/>
                <w:szCs w:val="20"/>
              </w:rPr>
            </w:pPr>
            <w:proofErr w:type="gramStart"/>
            <w:r>
              <w:rPr>
                <w:rFonts w:ascii="Arial" w:hAnsi="Arial" w:cs="Arial"/>
                <w:sz w:val="20"/>
                <w:szCs w:val="20"/>
              </w:rPr>
              <w:t>repetitions</w:t>
            </w:r>
            <w:proofErr w:type="gramEnd"/>
          </w:p>
        </w:tc>
      </w:tr>
      <w:tr w:rsidR="0041162E" w14:paraId="37150AA9" w14:textId="77777777" w:rsidTr="005966EC">
        <w:trPr>
          <w:trHeight w:val="255"/>
        </w:trPr>
        <w:tc>
          <w:tcPr>
            <w:tcW w:w="1700" w:type="dxa"/>
            <w:tcBorders>
              <w:top w:val="nil"/>
              <w:left w:val="single" w:sz="4" w:space="0" w:color="auto"/>
              <w:bottom w:val="single" w:sz="4" w:space="0" w:color="auto"/>
              <w:right w:val="nil"/>
            </w:tcBorders>
            <w:shd w:val="clear" w:color="auto" w:fill="auto"/>
            <w:noWrap/>
            <w:vAlign w:val="bottom"/>
          </w:tcPr>
          <w:p w14:paraId="13D7C905" w14:textId="77777777" w:rsidR="0041162E" w:rsidRDefault="0041162E" w:rsidP="005966EC">
            <w:pPr>
              <w:rPr>
                <w:rFonts w:ascii="Arial" w:hAnsi="Arial" w:cs="Arial"/>
                <w:sz w:val="20"/>
                <w:szCs w:val="20"/>
              </w:rPr>
            </w:pPr>
            <w:r>
              <w:rPr>
                <w:rFonts w:ascii="Arial" w:hAnsi="Arial" w:cs="Arial"/>
                <w:sz w:val="20"/>
                <w:szCs w:val="20"/>
              </w:rPr>
              <w:t>Internal Rotation</w:t>
            </w:r>
          </w:p>
        </w:tc>
        <w:tc>
          <w:tcPr>
            <w:tcW w:w="58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84783C1" w14:textId="77777777" w:rsidR="0041162E" w:rsidRDefault="0041162E" w:rsidP="005966EC">
            <w:pPr>
              <w:jc w:val="right"/>
              <w:rPr>
                <w:rFonts w:ascii="Arial" w:hAnsi="Arial" w:cs="Arial"/>
                <w:sz w:val="20"/>
                <w:szCs w:val="20"/>
              </w:rPr>
            </w:pPr>
            <w:r>
              <w:rPr>
                <w:rFonts w:ascii="Arial" w:hAnsi="Arial" w:cs="Arial"/>
                <w:sz w:val="20"/>
                <w:szCs w:val="20"/>
              </w:rPr>
              <w:t>3</w:t>
            </w:r>
          </w:p>
        </w:tc>
        <w:tc>
          <w:tcPr>
            <w:tcW w:w="138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A967321" w14:textId="77777777" w:rsidR="0041162E" w:rsidRDefault="0041162E" w:rsidP="005966EC">
            <w:pPr>
              <w:jc w:val="right"/>
              <w:rPr>
                <w:rFonts w:ascii="Arial" w:hAnsi="Arial" w:cs="Arial"/>
                <w:sz w:val="20"/>
                <w:szCs w:val="20"/>
              </w:rPr>
            </w:pPr>
            <w:r>
              <w:rPr>
                <w:rFonts w:ascii="Arial" w:hAnsi="Arial" w:cs="Arial"/>
                <w:sz w:val="20"/>
                <w:szCs w:val="20"/>
              </w:rPr>
              <w:t>10</w:t>
            </w:r>
          </w:p>
        </w:tc>
        <w:tc>
          <w:tcPr>
            <w:tcW w:w="61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8CBA809" w14:textId="77777777" w:rsidR="0041162E" w:rsidRDefault="0041162E" w:rsidP="005966EC">
            <w:pPr>
              <w:jc w:val="right"/>
              <w:rPr>
                <w:rFonts w:ascii="Arial" w:hAnsi="Arial" w:cs="Arial"/>
                <w:sz w:val="20"/>
                <w:szCs w:val="20"/>
              </w:rPr>
            </w:pPr>
            <w:r>
              <w:rPr>
                <w:rFonts w:ascii="Arial" w:hAnsi="Arial" w:cs="Arial"/>
                <w:sz w:val="20"/>
                <w:szCs w:val="20"/>
              </w:rPr>
              <w:t>3</w:t>
            </w:r>
          </w:p>
        </w:tc>
        <w:tc>
          <w:tcPr>
            <w:tcW w:w="138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7FA1C18" w14:textId="77777777" w:rsidR="0041162E" w:rsidRDefault="0041162E" w:rsidP="005966EC">
            <w:pPr>
              <w:jc w:val="right"/>
              <w:rPr>
                <w:rFonts w:ascii="Arial" w:hAnsi="Arial" w:cs="Arial"/>
                <w:sz w:val="20"/>
                <w:szCs w:val="20"/>
              </w:rPr>
            </w:pPr>
            <w:r>
              <w:rPr>
                <w:rFonts w:ascii="Arial" w:hAnsi="Arial" w:cs="Arial"/>
                <w:sz w:val="20"/>
                <w:szCs w:val="20"/>
              </w:rPr>
              <w:t>20</w:t>
            </w:r>
          </w:p>
        </w:tc>
        <w:tc>
          <w:tcPr>
            <w:tcW w:w="58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1146863" w14:textId="77777777" w:rsidR="0041162E" w:rsidRDefault="0041162E" w:rsidP="005966EC">
            <w:pPr>
              <w:jc w:val="right"/>
              <w:rPr>
                <w:rFonts w:ascii="Arial" w:hAnsi="Arial" w:cs="Arial"/>
                <w:sz w:val="20"/>
                <w:szCs w:val="20"/>
              </w:rPr>
            </w:pPr>
            <w:r>
              <w:rPr>
                <w:rFonts w:ascii="Arial" w:hAnsi="Arial" w:cs="Arial"/>
                <w:sz w:val="20"/>
                <w:szCs w:val="20"/>
              </w:rPr>
              <w:t>3</w:t>
            </w:r>
          </w:p>
        </w:tc>
        <w:tc>
          <w:tcPr>
            <w:tcW w:w="138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6F56320" w14:textId="77777777" w:rsidR="0041162E" w:rsidRDefault="0041162E" w:rsidP="005966EC">
            <w:pPr>
              <w:jc w:val="right"/>
              <w:rPr>
                <w:rFonts w:ascii="Arial" w:hAnsi="Arial" w:cs="Arial"/>
                <w:sz w:val="20"/>
                <w:szCs w:val="20"/>
              </w:rPr>
            </w:pPr>
            <w:r>
              <w:rPr>
                <w:rFonts w:ascii="Arial" w:hAnsi="Arial" w:cs="Arial"/>
                <w:sz w:val="20"/>
                <w:szCs w:val="20"/>
              </w:rPr>
              <w:t>10</w:t>
            </w:r>
          </w:p>
        </w:tc>
        <w:tc>
          <w:tcPr>
            <w:tcW w:w="58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EE88F34" w14:textId="77777777" w:rsidR="0041162E" w:rsidRDefault="0041162E" w:rsidP="005966EC">
            <w:pPr>
              <w:jc w:val="right"/>
              <w:rPr>
                <w:rFonts w:ascii="Arial" w:hAnsi="Arial" w:cs="Arial"/>
                <w:sz w:val="20"/>
                <w:szCs w:val="20"/>
              </w:rPr>
            </w:pPr>
            <w:r>
              <w:rPr>
                <w:rFonts w:ascii="Arial" w:hAnsi="Arial" w:cs="Arial"/>
                <w:sz w:val="20"/>
                <w:szCs w:val="20"/>
              </w:rPr>
              <w:t>3</w:t>
            </w:r>
          </w:p>
        </w:tc>
        <w:tc>
          <w:tcPr>
            <w:tcW w:w="138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ACA89CB" w14:textId="77777777" w:rsidR="0041162E" w:rsidRDefault="0041162E" w:rsidP="005966EC">
            <w:pPr>
              <w:jc w:val="right"/>
              <w:rPr>
                <w:rFonts w:ascii="Arial" w:hAnsi="Arial" w:cs="Arial"/>
                <w:sz w:val="20"/>
                <w:szCs w:val="20"/>
              </w:rPr>
            </w:pPr>
            <w:r>
              <w:rPr>
                <w:rFonts w:ascii="Arial" w:hAnsi="Arial" w:cs="Arial"/>
                <w:sz w:val="20"/>
                <w:szCs w:val="20"/>
              </w:rPr>
              <w:t>20</w:t>
            </w:r>
          </w:p>
        </w:tc>
      </w:tr>
      <w:tr w:rsidR="0041162E" w14:paraId="17945D5E" w14:textId="77777777" w:rsidTr="005966EC">
        <w:trPr>
          <w:trHeight w:val="255"/>
        </w:trPr>
        <w:tc>
          <w:tcPr>
            <w:tcW w:w="1700" w:type="dxa"/>
            <w:tcBorders>
              <w:top w:val="single" w:sz="4" w:space="0" w:color="auto"/>
              <w:left w:val="single" w:sz="4" w:space="0" w:color="auto"/>
              <w:bottom w:val="single" w:sz="4" w:space="0" w:color="auto"/>
              <w:right w:val="nil"/>
            </w:tcBorders>
            <w:shd w:val="clear" w:color="auto" w:fill="auto"/>
            <w:noWrap/>
            <w:vAlign w:val="bottom"/>
          </w:tcPr>
          <w:p w14:paraId="3D46CE09" w14:textId="77777777" w:rsidR="0041162E" w:rsidRDefault="0041162E" w:rsidP="005966EC">
            <w:pPr>
              <w:rPr>
                <w:rFonts w:ascii="Arial" w:hAnsi="Arial" w:cs="Arial"/>
                <w:sz w:val="20"/>
                <w:szCs w:val="20"/>
              </w:rPr>
            </w:pPr>
            <w:r>
              <w:rPr>
                <w:rFonts w:ascii="Arial" w:hAnsi="Arial" w:cs="Arial"/>
                <w:sz w:val="20"/>
                <w:szCs w:val="20"/>
              </w:rPr>
              <w:t>External Rotation</w:t>
            </w:r>
          </w:p>
        </w:tc>
        <w:tc>
          <w:tcPr>
            <w:tcW w:w="58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05B0489" w14:textId="77777777" w:rsidR="0041162E" w:rsidRDefault="0041162E" w:rsidP="005966EC">
            <w:pPr>
              <w:jc w:val="right"/>
              <w:rPr>
                <w:rFonts w:ascii="Arial" w:hAnsi="Arial" w:cs="Arial"/>
                <w:sz w:val="20"/>
                <w:szCs w:val="20"/>
              </w:rPr>
            </w:pPr>
            <w:r>
              <w:rPr>
                <w:rFonts w:ascii="Arial" w:hAnsi="Arial" w:cs="Arial"/>
                <w:sz w:val="20"/>
                <w:szCs w:val="20"/>
              </w:rPr>
              <w:t>3</w:t>
            </w:r>
          </w:p>
        </w:tc>
        <w:tc>
          <w:tcPr>
            <w:tcW w:w="138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EC9F0BC" w14:textId="77777777" w:rsidR="0041162E" w:rsidRDefault="0041162E" w:rsidP="005966EC">
            <w:pPr>
              <w:jc w:val="right"/>
              <w:rPr>
                <w:rFonts w:ascii="Arial" w:hAnsi="Arial" w:cs="Arial"/>
                <w:sz w:val="20"/>
                <w:szCs w:val="20"/>
              </w:rPr>
            </w:pPr>
            <w:r>
              <w:rPr>
                <w:rFonts w:ascii="Arial" w:hAnsi="Arial" w:cs="Arial"/>
                <w:sz w:val="20"/>
                <w:szCs w:val="20"/>
              </w:rPr>
              <w:t>10</w:t>
            </w:r>
          </w:p>
        </w:tc>
        <w:tc>
          <w:tcPr>
            <w:tcW w:w="61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4252487" w14:textId="77777777" w:rsidR="0041162E" w:rsidRDefault="0041162E" w:rsidP="005966EC">
            <w:pPr>
              <w:jc w:val="right"/>
              <w:rPr>
                <w:rFonts w:ascii="Arial" w:hAnsi="Arial" w:cs="Arial"/>
                <w:sz w:val="20"/>
                <w:szCs w:val="20"/>
              </w:rPr>
            </w:pPr>
            <w:r>
              <w:rPr>
                <w:rFonts w:ascii="Arial" w:hAnsi="Arial" w:cs="Arial"/>
                <w:sz w:val="20"/>
                <w:szCs w:val="20"/>
              </w:rPr>
              <w:t>3</w:t>
            </w:r>
          </w:p>
        </w:tc>
        <w:tc>
          <w:tcPr>
            <w:tcW w:w="138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FF72CC7" w14:textId="77777777" w:rsidR="0041162E" w:rsidRDefault="0041162E" w:rsidP="005966EC">
            <w:pPr>
              <w:jc w:val="right"/>
              <w:rPr>
                <w:rFonts w:ascii="Arial" w:hAnsi="Arial" w:cs="Arial"/>
                <w:sz w:val="20"/>
                <w:szCs w:val="20"/>
              </w:rPr>
            </w:pPr>
            <w:r>
              <w:rPr>
                <w:rFonts w:ascii="Arial" w:hAnsi="Arial" w:cs="Arial"/>
                <w:sz w:val="20"/>
                <w:szCs w:val="20"/>
              </w:rPr>
              <w:t>20</w:t>
            </w:r>
          </w:p>
        </w:tc>
        <w:tc>
          <w:tcPr>
            <w:tcW w:w="58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87DB10D" w14:textId="77777777" w:rsidR="0041162E" w:rsidRDefault="0041162E" w:rsidP="005966EC">
            <w:pPr>
              <w:jc w:val="right"/>
              <w:rPr>
                <w:rFonts w:ascii="Arial" w:hAnsi="Arial" w:cs="Arial"/>
                <w:sz w:val="20"/>
                <w:szCs w:val="20"/>
              </w:rPr>
            </w:pPr>
            <w:r>
              <w:rPr>
                <w:rFonts w:ascii="Arial" w:hAnsi="Arial" w:cs="Arial"/>
                <w:sz w:val="20"/>
                <w:szCs w:val="20"/>
              </w:rPr>
              <w:t>3</w:t>
            </w:r>
          </w:p>
        </w:tc>
        <w:tc>
          <w:tcPr>
            <w:tcW w:w="138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8FE02A1" w14:textId="77777777" w:rsidR="0041162E" w:rsidRDefault="0041162E" w:rsidP="005966EC">
            <w:pPr>
              <w:jc w:val="right"/>
              <w:rPr>
                <w:rFonts w:ascii="Arial" w:hAnsi="Arial" w:cs="Arial"/>
                <w:sz w:val="20"/>
                <w:szCs w:val="20"/>
              </w:rPr>
            </w:pPr>
            <w:r>
              <w:rPr>
                <w:rFonts w:ascii="Arial" w:hAnsi="Arial" w:cs="Arial"/>
                <w:sz w:val="20"/>
                <w:szCs w:val="20"/>
              </w:rPr>
              <w:t>10</w:t>
            </w:r>
          </w:p>
        </w:tc>
        <w:tc>
          <w:tcPr>
            <w:tcW w:w="58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3B7E28F" w14:textId="77777777" w:rsidR="0041162E" w:rsidRDefault="0041162E" w:rsidP="005966EC">
            <w:pPr>
              <w:jc w:val="right"/>
              <w:rPr>
                <w:rFonts w:ascii="Arial" w:hAnsi="Arial" w:cs="Arial"/>
                <w:sz w:val="20"/>
                <w:szCs w:val="20"/>
              </w:rPr>
            </w:pPr>
            <w:r>
              <w:rPr>
                <w:rFonts w:ascii="Arial" w:hAnsi="Arial" w:cs="Arial"/>
                <w:sz w:val="20"/>
                <w:szCs w:val="20"/>
              </w:rPr>
              <w:t>3</w:t>
            </w:r>
          </w:p>
        </w:tc>
        <w:tc>
          <w:tcPr>
            <w:tcW w:w="138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07B5C66" w14:textId="77777777" w:rsidR="0041162E" w:rsidRDefault="0041162E" w:rsidP="005966EC">
            <w:pPr>
              <w:jc w:val="right"/>
              <w:rPr>
                <w:rFonts w:ascii="Arial" w:hAnsi="Arial" w:cs="Arial"/>
                <w:sz w:val="20"/>
                <w:szCs w:val="20"/>
              </w:rPr>
            </w:pPr>
            <w:r>
              <w:rPr>
                <w:rFonts w:ascii="Arial" w:hAnsi="Arial" w:cs="Arial"/>
                <w:sz w:val="20"/>
                <w:szCs w:val="20"/>
              </w:rPr>
              <w:t>20</w:t>
            </w:r>
          </w:p>
        </w:tc>
      </w:tr>
      <w:tr w:rsidR="0041162E" w14:paraId="3F77761E" w14:textId="77777777" w:rsidTr="005966EC">
        <w:trPr>
          <w:trHeight w:val="255"/>
        </w:trPr>
        <w:tc>
          <w:tcPr>
            <w:tcW w:w="1700" w:type="dxa"/>
            <w:tcBorders>
              <w:top w:val="single" w:sz="4" w:space="0" w:color="auto"/>
              <w:left w:val="single" w:sz="4" w:space="0" w:color="auto"/>
              <w:bottom w:val="single" w:sz="4" w:space="0" w:color="auto"/>
              <w:right w:val="nil"/>
            </w:tcBorders>
            <w:shd w:val="clear" w:color="auto" w:fill="auto"/>
            <w:noWrap/>
            <w:vAlign w:val="bottom"/>
          </w:tcPr>
          <w:p w14:paraId="31CEAE5A" w14:textId="77777777" w:rsidR="0041162E" w:rsidRDefault="0041162E" w:rsidP="005966EC">
            <w:pPr>
              <w:rPr>
                <w:rFonts w:ascii="Arial" w:hAnsi="Arial" w:cs="Arial"/>
                <w:sz w:val="20"/>
                <w:szCs w:val="20"/>
              </w:rPr>
            </w:pPr>
            <w:r>
              <w:rPr>
                <w:rFonts w:ascii="Arial" w:hAnsi="Arial" w:cs="Arial"/>
                <w:sz w:val="20"/>
                <w:szCs w:val="20"/>
              </w:rPr>
              <w:t>CLAM</w:t>
            </w:r>
          </w:p>
        </w:tc>
        <w:tc>
          <w:tcPr>
            <w:tcW w:w="58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1037172" w14:textId="77777777" w:rsidR="0041162E" w:rsidRDefault="0041162E" w:rsidP="005966EC">
            <w:pPr>
              <w:jc w:val="right"/>
              <w:rPr>
                <w:rFonts w:ascii="Arial" w:hAnsi="Arial" w:cs="Arial"/>
                <w:sz w:val="20"/>
                <w:szCs w:val="20"/>
              </w:rPr>
            </w:pPr>
            <w:r>
              <w:rPr>
                <w:rFonts w:ascii="Arial" w:hAnsi="Arial" w:cs="Arial"/>
                <w:sz w:val="20"/>
                <w:szCs w:val="20"/>
              </w:rPr>
              <w:t>3</w:t>
            </w:r>
          </w:p>
        </w:tc>
        <w:tc>
          <w:tcPr>
            <w:tcW w:w="138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C241431" w14:textId="77777777" w:rsidR="0041162E" w:rsidRDefault="0041162E" w:rsidP="005966EC">
            <w:pPr>
              <w:jc w:val="right"/>
              <w:rPr>
                <w:rFonts w:ascii="Arial" w:hAnsi="Arial" w:cs="Arial"/>
                <w:sz w:val="20"/>
                <w:szCs w:val="20"/>
              </w:rPr>
            </w:pPr>
            <w:r>
              <w:rPr>
                <w:rFonts w:ascii="Arial" w:hAnsi="Arial" w:cs="Arial"/>
                <w:sz w:val="20"/>
                <w:szCs w:val="20"/>
              </w:rPr>
              <w:t>10</w:t>
            </w:r>
          </w:p>
        </w:tc>
        <w:tc>
          <w:tcPr>
            <w:tcW w:w="61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F278200" w14:textId="77777777" w:rsidR="0041162E" w:rsidRDefault="0041162E" w:rsidP="005966EC">
            <w:pPr>
              <w:jc w:val="right"/>
              <w:rPr>
                <w:rFonts w:ascii="Arial" w:hAnsi="Arial" w:cs="Arial"/>
                <w:sz w:val="20"/>
                <w:szCs w:val="20"/>
              </w:rPr>
            </w:pPr>
            <w:r>
              <w:rPr>
                <w:rFonts w:ascii="Arial" w:hAnsi="Arial" w:cs="Arial"/>
                <w:sz w:val="20"/>
                <w:szCs w:val="20"/>
              </w:rPr>
              <w:t>3</w:t>
            </w:r>
          </w:p>
        </w:tc>
        <w:tc>
          <w:tcPr>
            <w:tcW w:w="138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9B330E9" w14:textId="77777777" w:rsidR="0041162E" w:rsidRDefault="0041162E" w:rsidP="005966EC">
            <w:pPr>
              <w:jc w:val="right"/>
              <w:rPr>
                <w:rFonts w:ascii="Arial" w:hAnsi="Arial" w:cs="Arial"/>
                <w:sz w:val="20"/>
                <w:szCs w:val="20"/>
              </w:rPr>
            </w:pPr>
            <w:r>
              <w:rPr>
                <w:rFonts w:ascii="Arial" w:hAnsi="Arial" w:cs="Arial"/>
                <w:sz w:val="20"/>
                <w:szCs w:val="20"/>
              </w:rPr>
              <w:t>20</w:t>
            </w:r>
          </w:p>
        </w:tc>
        <w:tc>
          <w:tcPr>
            <w:tcW w:w="58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A683EAC" w14:textId="77777777" w:rsidR="0041162E" w:rsidRDefault="0041162E" w:rsidP="005966EC">
            <w:pPr>
              <w:jc w:val="right"/>
              <w:rPr>
                <w:rFonts w:ascii="Arial" w:hAnsi="Arial" w:cs="Arial"/>
                <w:sz w:val="20"/>
                <w:szCs w:val="20"/>
              </w:rPr>
            </w:pPr>
            <w:r>
              <w:rPr>
                <w:rFonts w:ascii="Arial" w:hAnsi="Arial" w:cs="Arial"/>
                <w:sz w:val="20"/>
                <w:szCs w:val="20"/>
              </w:rPr>
              <w:t>3</w:t>
            </w:r>
          </w:p>
        </w:tc>
        <w:tc>
          <w:tcPr>
            <w:tcW w:w="138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C393922" w14:textId="77777777" w:rsidR="0041162E" w:rsidRDefault="0041162E" w:rsidP="005966EC">
            <w:pPr>
              <w:jc w:val="right"/>
              <w:rPr>
                <w:rFonts w:ascii="Arial" w:hAnsi="Arial" w:cs="Arial"/>
                <w:sz w:val="20"/>
                <w:szCs w:val="20"/>
              </w:rPr>
            </w:pPr>
            <w:r>
              <w:rPr>
                <w:rFonts w:ascii="Arial" w:hAnsi="Arial" w:cs="Arial"/>
                <w:sz w:val="20"/>
                <w:szCs w:val="20"/>
              </w:rPr>
              <w:t>10</w:t>
            </w:r>
          </w:p>
        </w:tc>
        <w:tc>
          <w:tcPr>
            <w:tcW w:w="58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A518F5D" w14:textId="77777777" w:rsidR="0041162E" w:rsidRDefault="0041162E" w:rsidP="005966EC">
            <w:pPr>
              <w:jc w:val="right"/>
              <w:rPr>
                <w:rFonts w:ascii="Arial" w:hAnsi="Arial" w:cs="Arial"/>
                <w:sz w:val="20"/>
                <w:szCs w:val="20"/>
              </w:rPr>
            </w:pPr>
            <w:r>
              <w:rPr>
                <w:rFonts w:ascii="Arial" w:hAnsi="Arial" w:cs="Arial"/>
                <w:sz w:val="20"/>
                <w:szCs w:val="20"/>
              </w:rPr>
              <w:t>3</w:t>
            </w:r>
          </w:p>
        </w:tc>
        <w:tc>
          <w:tcPr>
            <w:tcW w:w="138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5F5BD9A" w14:textId="77777777" w:rsidR="0041162E" w:rsidRDefault="0041162E" w:rsidP="005966EC">
            <w:pPr>
              <w:jc w:val="right"/>
              <w:rPr>
                <w:rFonts w:ascii="Arial" w:hAnsi="Arial" w:cs="Arial"/>
                <w:sz w:val="20"/>
                <w:szCs w:val="20"/>
              </w:rPr>
            </w:pPr>
            <w:r>
              <w:rPr>
                <w:rFonts w:ascii="Arial" w:hAnsi="Arial" w:cs="Arial"/>
                <w:sz w:val="20"/>
                <w:szCs w:val="20"/>
              </w:rPr>
              <w:t>20</w:t>
            </w:r>
          </w:p>
        </w:tc>
      </w:tr>
      <w:tr w:rsidR="0041162E" w14:paraId="5BB55799" w14:textId="77777777" w:rsidTr="005966EC">
        <w:trPr>
          <w:trHeight w:val="255"/>
        </w:trPr>
        <w:tc>
          <w:tcPr>
            <w:tcW w:w="1700" w:type="dxa"/>
            <w:tcBorders>
              <w:top w:val="single" w:sz="4" w:space="0" w:color="auto"/>
              <w:left w:val="single" w:sz="4" w:space="0" w:color="auto"/>
              <w:bottom w:val="single" w:sz="4" w:space="0" w:color="auto"/>
              <w:right w:val="nil"/>
            </w:tcBorders>
            <w:shd w:val="clear" w:color="auto" w:fill="auto"/>
            <w:noWrap/>
            <w:vAlign w:val="bottom"/>
          </w:tcPr>
          <w:p w14:paraId="64FB2713" w14:textId="77777777" w:rsidR="0041162E" w:rsidRDefault="0041162E" w:rsidP="005966EC">
            <w:pPr>
              <w:rPr>
                <w:rFonts w:ascii="Arial" w:hAnsi="Arial" w:cs="Arial"/>
                <w:sz w:val="20"/>
                <w:szCs w:val="20"/>
              </w:rPr>
            </w:pPr>
            <w:r>
              <w:rPr>
                <w:rFonts w:ascii="Arial" w:hAnsi="Arial" w:cs="Arial"/>
                <w:sz w:val="20"/>
                <w:szCs w:val="20"/>
              </w:rPr>
              <w:t>Adduction</w:t>
            </w:r>
          </w:p>
        </w:tc>
        <w:tc>
          <w:tcPr>
            <w:tcW w:w="58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216FD5D" w14:textId="77777777" w:rsidR="0041162E" w:rsidRDefault="0041162E" w:rsidP="005966EC">
            <w:pPr>
              <w:jc w:val="right"/>
              <w:rPr>
                <w:rFonts w:ascii="Arial" w:hAnsi="Arial" w:cs="Arial"/>
                <w:sz w:val="20"/>
                <w:szCs w:val="20"/>
              </w:rPr>
            </w:pPr>
            <w:r>
              <w:rPr>
                <w:rFonts w:ascii="Arial" w:hAnsi="Arial" w:cs="Arial"/>
                <w:sz w:val="20"/>
                <w:szCs w:val="20"/>
              </w:rPr>
              <w:t>3</w:t>
            </w:r>
          </w:p>
        </w:tc>
        <w:tc>
          <w:tcPr>
            <w:tcW w:w="138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7029D1F" w14:textId="77777777" w:rsidR="0041162E" w:rsidRDefault="0041162E" w:rsidP="005966EC">
            <w:pPr>
              <w:jc w:val="right"/>
              <w:rPr>
                <w:rFonts w:ascii="Arial" w:hAnsi="Arial" w:cs="Arial"/>
                <w:sz w:val="20"/>
                <w:szCs w:val="20"/>
              </w:rPr>
            </w:pPr>
            <w:r>
              <w:rPr>
                <w:rFonts w:ascii="Arial" w:hAnsi="Arial" w:cs="Arial"/>
                <w:sz w:val="20"/>
                <w:szCs w:val="20"/>
              </w:rPr>
              <w:t>10</w:t>
            </w:r>
          </w:p>
        </w:tc>
        <w:tc>
          <w:tcPr>
            <w:tcW w:w="61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A527AE9" w14:textId="77777777" w:rsidR="0041162E" w:rsidRDefault="0041162E" w:rsidP="005966EC">
            <w:pPr>
              <w:jc w:val="right"/>
              <w:rPr>
                <w:rFonts w:ascii="Arial" w:hAnsi="Arial" w:cs="Arial"/>
                <w:sz w:val="20"/>
                <w:szCs w:val="20"/>
              </w:rPr>
            </w:pPr>
            <w:r>
              <w:rPr>
                <w:rFonts w:ascii="Arial" w:hAnsi="Arial" w:cs="Arial"/>
                <w:sz w:val="20"/>
                <w:szCs w:val="20"/>
              </w:rPr>
              <w:t>3</w:t>
            </w:r>
          </w:p>
        </w:tc>
        <w:tc>
          <w:tcPr>
            <w:tcW w:w="138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94235E1" w14:textId="77777777" w:rsidR="0041162E" w:rsidRDefault="0041162E" w:rsidP="005966EC">
            <w:pPr>
              <w:jc w:val="right"/>
              <w:rPr>
                <w:rFonts w:ascii="Arial" w:hAnsi="Arial" w:cs="Arial"/>
                <w:sz w:val="20"/>
                <w:szCs w:val="20"/>
              </w:rPr>
            </w:pPr>
            <w:r>
              <w:rPr>
                <w:rFonts w:ascii="Arial" w:hAnsi="Arial" w:cs="Arial"/>
                <w:sz w:val="20"/>
                <w:szCs w:val="20"/>
              </w:rPr>
              <w:t>20</w:t>
            </w:r>
          </w:p>
        </w:tc>
        <w:tc>
          <w:tcPr>
            <w:tcW w:w="58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C19CE87" w14:textId="77777777" w:rsidR="0041162E" w:rsidRDefault="0041162E" w:rsidP="005966EC">
            <w:pPr>
              <w:jc w:val="right"/>
              <w:rPr>
                <w:rFonts w:ascii="Arial" w:hAnsi="Arial" w:cs="Arial"/>
                <w:sz w:val="20"/>
                <w:szCs w:val="20"/>
              </w:rPr>
            </w:pPr>
            <w:r>
              <w:rPr>
                <w:rFonts w:ascii="Arial" w:hAnsi="Arial" w:cs="Arial"/>
                <w:sz w:val="20"/>
                <w:szCs w:val="20"/>
              </w:rPr>
              <w:t>3</w:t>
            </w:r>
          </w:p>
        </w:tc>
        <w:tc>
          <w:tcPr>
            <w:tcW w:w="138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515106C" w14:textId="77777777" w:rsidR="0041162E" w:rsidRDefault="0041162E" w:rsidP="005966EC">
            <w:pPr>
              <w:jc w:val="right"/>
              <w:rPr>
                <w:rFonts w:ascii="Arial" w:hAnsi="Arial" w:cs="Arial"/>
                <w:sz w:val="20"/>
                <w:szCs w:val="20"/>
              </w:rPr>
            </w:pPr>
            <w:r>
              <w:rPr>
                <w:rFonts w:ascii="Arial" w:hAnsi="Arial" w:cs="Arial"/>
                <w:sz w:val="20"/>
                <w:szCs w:val="20"/>
              </w:rPr>
              <w:t>10</w:t>
            </w:r>
          </w:p>
        </w:tc>
        <w:tc>
          <w:tcPr>
            <w:tcW w:w="58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423D0FC" w14:textId="77777777" w:rsidR="0041162E" w:rsidRDefault="0041162E" w:rsidP="005966EC">
            <w:pPr>
              <w:jc w:val="right"/>
              <w:rPr>
                <w:rFonts w:ascii="Arial" w:hAnsi="Arial" w:cs="Arial"/>
                <w:sz w:val="20"/>
                <w:szCs w:val="20"/>
              </w:rPr>
            </w:pPr>
            <w:r>
              <w:rPr>
                <w:rFonts w:ascii="Arial" w:hAnsi="Arial" w:cs="Arial"/>
                <w:sz w:val="20"/>
                <w:szCs w:val="20"/>
              </w:rPr>
              <w:t>3</w:t>
            </w:r>
          </w:p>
        </w:tc>
        <w:tc>
          <w:tcPr>
            <w:tcW w:w="138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D150D8A" w14:textId="77777777" w:rsidR="0041162E" w:rsidRDefault="0041162E" w:rsidP="005966EC">
            <w:pPr>
              <w:jc w:val="right"/>
              <w:rPr>
                <w:rFonts w:ascii="Arial" w:hAnsi="Arial" w:cs="Arial"/>
                <w:sz w:val="20"/>
                <w:szCs w:val="20"/>
              </w:rPr>
            </w:pPr>
            <w:r>
              <w:rPr>
                <w:rFonts w:ascii="Arial" w:hAnsi="Arial" w:cs="Arial"/>
                <w:sz w:val="20"/>
                <w:szCs w:val="20"/>
              </w:rPr>
              <w:t>20</w:t>
            </w:r>
          </w:p>
        </w:tc>
      </w:tr>
      <w:tr w:rsidR="0041162E" w14:paraId="7BEE184B" w14:textId="77777777" w:rsidTr="005966EC">
        <w:trPr>
          <w:trHeight w:val="255"/>
        </w:trPr>
        <w:tc>
          <w:tcPr>
            <w:tcW w:w="1700" w:type="dxa"/>
            <w:tcBorders>
              <w:top w:val="single" w:sz="4" w:space="0" w:color="auto"/>
              <w:left w:val="single" w:sz="4" w:space="0" w:color="auto"/>
              <w:bottom w:val="single" w:sz="4" w:space="0" w:color="auto"/>
              <w:right w:val="nil"/>
            </w:tcBorders>
            <w:shd w:val="clear" w:color="auto" w:fill="auto"/>
            <w:noWrap/>
            <w:vAlign w:val="bottom"/>
          </w:tcPr>
          <w:p w14:paraId="56EE7B25" w14:textId="77777777" w:rsidR="0041162E" w:rsidRDefault="0041162E" w:rsidP="005966EC">
            <w:pPr>
              <w:rPr>
                <w:rFonts w:ascii="Arial" w:hAnsi="Arial" w:cs="Arial"/>
                <w:sz w:val="20"/>
                <w:szCs w:val="20"/>
              </w:rPr>
            </w:pPr>
            <w:r>
              <w:rPr>
                <w:rFonts w:ascii="Arial" w:hAnsi="Arial" w:cs="Arial"/>
                <w:sz w:val="20"/>
                <w:szCs w:val="20"/>
              </w:rPr>
              <w:t>Extension</w:t>
            </w:r>
          </w:p>
        </w:tc>
        <w:tc>
          <w:tcPr>
            <w:tcW w:w="58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5F7303B" w14:textId="77777777" w:rsidR="0041162E" w:rsidRDefault="0041162E" w:rsidP="005966EC">
            <w:pPr>
              <w:jc w:val="right"/>
              <w:rPr>
                <w:rFonts w:ascii="Arial" w:hAnsi="Arial" w:cs="Arial"/>
                <w:sz w:val="20"/>
                <w:szCs w:val="20"/>
              </w:rPr>
            </w:pPr>
            <w:r>
              <w:rPr>
                <w:rFonts w:ascii="Arial" w:hAnsi="Arial" w:cs="Arial"/>
                <w:sz w:val="20"/>
                <w:szCs w:val="20"/>
              </w:rPr>
              <w:t>3</w:t>
            </w:r>
          </w:p>
        </w:tc>
        <w:tc>
          <w:tcPr>
            <w:tcW w:w="138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7020F97" w14:textId="77777777" w:rsidR="0041162E" w:rsidRDefault="0041162E" w:rsidP="005966EC">
            <w:pPr>
              <w:jc w:val="right"/>
              <w:rPr>
                <w:rFonts w:ascii="Arial" w:hAnsi="Arial" w:cs="Arial"/>
                <w:sz w:val="20"/>
                <w:szCs w:val="20"/>
              </w:rPr>
            </w:pPr>
            <w:r>
              <w:rPr>
                <w:rFonts w:ascii="Arial" w:hAnsi="Arial" w:cs="Arial"/>
                <w:sz w:val="20"/>
                <w:szCs w:val="20"/>
              </w:rPr>
              <w:t>10</w:t>
            </w:r>
          </w:p>
        </w:tc>
        <w:tc>
          <w:tcPr>
            <w:tcW w:w="61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51CEAA0" w14:textId="77777777" w:rsidR="0041162E" w:rsidRDefault="0041162E" w:rsidP="005966EC">
            <w:pPr>
              <w:jc w:val="right"/>
              <w:rPr>
                <w:rFonts w:ascii="Arial" w:hAnsi="Arial" w:cs="Arial"/>
                <w:sz w:val="20"/>
                <w:szCs w:val="20"/>
              </w:rPr>
            </w:pPr>
            <w:r>
              <w:rPr>
                <w:rFonts w:ascii="Arial" w:hAnsi="Arial" w:cs="Arial"/>
                <w:sz w:val="20"/>
                <w:szCs w:val="20"/>
              </w:rPr>
              <w:t>3</w:t>
            </w:r>
          </w:p>
        </w:tc>
        <w:tc>
          <w:tcPr>
            <w:tcW w:w="138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161BCA4" w14:textId="77777777" w:rsidR="0041162E" w:rsidRDefault="0041162E" w:rsidP="005966EC">
            <w:pPr>
              <w:jc w:val="right"/>
              <w:rPr>
                <w:rFonts w:ascii="Arial" w:hAnsi="Arial" w:cs="Arial"/>
                <w:sz w:val="20"/>
                <w:szCs w:val="20"/>
              </w:rPr>
            </w:pPr>
            <w:r>
              <w:rPr>
                <w:rFonts w:ascii="Arial" w:hAnsi="Arial" w:cs="Arial"/>
                <w:sz w:val="20"/>
                <w:szCs w:val="20"/>
              </w:rPr>
              <w:t>20</w:t>
            </w:r>
          </w:p>
        </w:tc>
        <w:tc>
          <w:tcPr>
            <w:tcW w:w="58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D8EA21E" w14:textId="77777777" w:rsidR="0041162E" w:rsidRDefault="0041162E" w:rsidP="005966EC">
            <w:pPr>
              <w:jc w:val="right"/>
              <w:rPr>
                <w:rFonts w:ascii="Arial" w:hAnsi="Arial" w:cs="Arial"/>
                <w:sz w:val="20"/>
                <w:szCs w:val="20"/>
              </w:rPr>
            </w:pPr>
            <w:r>
              <w:rPr>
                <w:rFonts w:ascii="Arial" w:hAnsi="Arial" w:cs="Arial"/>
                <w:sz w:val="20"/>
                <w:szCs w:val="20"/>
              </w:rPr>
              <w:t>3</w:t>
            </w:r>
          </w:p>
        </w:tc>
        <w:tc>
          <w:tcPr>
            <w:tcW w:w="138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3EE17C4" w14:textId="77777777" w:rsidR="0041162E" w:rsidRDefault="0041162E" w:rsidP="005966EC">
            <w:pPr>
              <w:jc w:val="right"/>
              <w:rPr>
                <w:rFonts w:ascii="Arial" w:hAnsi="Arial" w:cs="Arial"/>
                <w:sz w:val="20"/>
                <w:szCs w:val="20"/>
              </w:rPr>
            </w:pPr>
            <w:r>
              <w:rPr>
                <w:rFonts w:ascii="Arial" w:hAnsi="Arial" w:cs="Arial"/>
                <w:sz w:val="20"/>
                <w:szCs w:val="20"/>
              </w:rPr>
              <w:t>10</w:t>
            </w:r>
          </w:p>
        </w:tc>
        <w:tc>
          <w:tcPr>
            <w:tcW w:w="58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0127CE3" w14:textId="77777777" w:rsidR="0041162E" w:rsidRDefault="0041162E" w:rsidP="005966EC">
            <w:pPr>
              <w:jc w:val="right"/>
              <w:rPr>
                <w:rFonts w:ascii="Arial" w:hAnsi="Arial" w:cs="Arial"/>
                <w:sz w:val="20"/>
                <w:szCs w:val="20"/>
              </w:rPr>
            </w:pPr>
            <w:r>
              <w:rPr>
                <w:rFonts w:ascii="Arial" w:hAnsi="Arial" w:cs="Arial"/>
                <w:sz w:val="20"/>
                <w:szCs w:val="20"/>
              </w:rPr>
              <w:t>3</w:t>
            </w:r>
          </w:p>
        </w:tc>
        <w:tc>
          <w:tcPr>
            <w:tcW w:w="138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04E03A1" w14:textId="77777777" w:rsidR="0041162E" w:rsidRDefault="0041162E" w:rsidP="005966EC">
            <w:pPr>
              <w:jc w:val="right"/>
              <w:rPr>
                <w:rFonts w:ascii="Arial" w:hAnsi="Arial" w:cs="Arial"/>
                <w:sz w:val="20"/>
                <w:szCs w:val="20"/>
              </w:rPr>
            </w:pPr>
            <w:r>
              <w:rPr>
                <w:rFonts w:ascii="Arial" w:hAnsi="Arial" w:cs="Arial"/>
                <w:sz w:val="20"/>
                <w:szCs w:val="20"/>
              </w:rPr>
              <w:t>20</w:t>
            </w:r>
          </w:p>
        </w:tc>
      </w:tr>
      <w:tr w:rsidR="0041162E" w14:paraId="22AF0A95" w14:textId="77777777" w:rsidTr="005966EC">
        <w:trPr>
          <w:trHeight w:val="255"/>
        </w:trPr>
        <w:tc>
          <w:tcPr>
            <w:tcW w:w="1700" w:type="dxa"/>
            <w:tcBorders>
              <w:top w:val="single" w:sz="4" w:space="0" w:color="auto"/>
              <w:left w:val="single" w:sz="4" w:space="0" w:color="auto"/>
              <w:bottom w:val="single" w:sz="4" w:space="0" w:color="auto"/>
              <w:right w:val="nil"/>
            </w:tcBorders>
            <w:shd w:val="clear" w:color="auto" w:fill="auto"/>
            <w:noWrap/>
            <w:vAlign w:val="bottom"/>
          </w:tcPr>
          <w:p w14:paraId="7826E928" w14:textId="77777777" w:rsidR="0041162E" w:rsidRDefault="0041162E" w:rsidP="005966EC">
            <w:pPr>
              <w:rPr>
                <w:rFonts w:ascii="Arial" w:hAnsi="Arial" w:cs="Arial"/>
                <w:sz w:val="20"/>
                <w:szCs w:val="20"/>
              </w:rPr>
            </w:pPr>
            <w:r>
              <w:rPr>
                <w:rFonts w:ascii="Arial" w:hAnsi="Arial" w:cs="Arial"/>
                <w:sz w:val="20"/>
                <w:szCs w:val="20"/>
              </w:rPr>
              <w:t>Flexion</w:t>
            </w:r>
          </w:p>
        </w:tc>
        <w:tc>
          <w:tcPr>
            <w:tcW w:w="58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7CBA3BD" w14:textId="77777777" w:rsidR="0041162E" w:rsidRDefault="0041162E" w:rsidP="005966EC">
            <w:pPr>
              <w:jc w:val="right"/>
              <w:rPr>
                <w:rFonts w:ascii="Arial" w:hAnsi="Arial" w:cs="Arial"/>
                <w:sz w:val="20"/>
                <w:szCs w:val="20"/>
              </w:rPr>
            </w:pPr>
            <w:r>
              <w:rPr>
                <w:rFonts w:ascii="Arial" w:hAnsi="Arial" w:cs="Arial"/>
                <w:sz w:val="20"/>
                <w:szCs w:val="20"/>
              </w:rPr>
              <w:t>3</w:t>
            </w:r>
          </w:p>
        </w:tc>
        <w:tc>
          <w:tcPr>
            <w:tcW w:w="138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A55350C" w14:textId="77777777" w:rsidR="0041162E" w:rsidRDefault="0041162E" w:rsidP="005966EC">
            <w:pPr>
              <w:jc w:val="right"/>
              <w:rPr>
                <w:rFonts w:ascii="Arial" w:hAnsi="Arial" w:cs="Arial"/>
                <w:sz w:val="20"/>
                <w:szCs w:val="20"/>
              </w:rPr>
            </w:pPr>
            <w:r>
              <w:rPr>
                <w:rFonts w:ascii="Arial" w:hAnsi="Arial" w:cs="Arial"/>
                <w:sz w:val="20"/>
                <w:szCs w:val="20"/>
              </w:rPr>
              <w:t>10</w:t>
            </w:r>
          </w:p>
        </w:tc>
        <w:tc>
          <w:tcPr>
            <w:tcW w:w="61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1E0C75B" w14:textId="77777777" w:rsidR="0041162E" w:rsidRDefault="0041162E" w:rsidP="005966EC">
            <w:pPr>
              <w:jc w:val="right"/>
              <w:rPr>
                <w:rFonts w:ascii="Arial" w:hAnsi="Arial" w:cs="Arial"/>
                <w:sz w:val="20"/>
                <w:szCs w:val="20"/>
              </w:rPr>
            </w:pPr>
            <w:r>
              <w:rPr>
                <w:rFonts w:ascii="Arial" w:hAnsi="Arial" w:cs="Arial"/>
                <w:sz w:val="20"/>
                <w:szCs w:val="20"/>
              </w:rPr>
              <w:t>3</w:t>
            </w:r>
          </w:p>
        </w:tc>
        <w:tc>
          <w:tcPr>
            <w:tcW w:w="138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74CB82A" w14:textId="77777777" w:rsidR="0041162E" w:rsidRDefault="0041162E" w:rsidP="005966EC">
            <w:pPr>
              <w:jc w:val="right"/>
              <w:rPr>
                <w:rFonts w:ascii="Arial" w:hAnsi="Arial" w:cs="Arial"/>
                <w:sz w:val="20"/>
                <w:szCs w:val="20"/>
              </w:rPr>
            </w:pPr>
            <w:r>
              <w:rPr>
                <w:rFonts w:ascii="Arial" w:hAnsi="Arial" w:cs="Arial"/>
                <w:sz w:val="20"/>
                <w:szCs w:val="20"/>
              </w:rPr>
              <w:t>20</w:t>
            </w:r>
          </w:p>
        </w:tc>
        <w:tc>
          <w:tcPr>
            <w:tcW w:w="58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541EF62" w14:textId="77777777" w:rsidR="0041162E" w:rsidRDefault="0041162E" w:rsidP="005966EC">
            <w:pPr>
              <w:jc w:val="right"/>
              <w:rPr>
                <w:rFonts w:ascii="Arial" w:hAnsi="Arial" w:cs="Arial"/>
                <w:sz w:val="20"/>
                <w:szCs w:val="20"/>
              </w:rPr>
            </w:pPr>
            <w:r>
              <w:rPr>
                <w:rFonts w:ascii="Arial" w:hAnsi="Arial" w:cs="Arial"/>
                <w:sz w:val="20"/>
                <w:szCs w:val="20"/>
              </w:rPr>
              <w:t>3</w:t>
            </w:r>
          </w:p>
        </w:tc>
        <w:tc>
          <w:tcPr>
            <w:tcW w:w="138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D89716C" w14:textId="77777777" w:rsidR="0041162E" w:rsidRDefault="0041162E" w:rsidP="005966EC">
            <w:pPr>
              <w:jc w:val="right"/>
              <w:rPr>
                <w:rFonts w:ascii="Arial" w:hAnsi="Arial" w:cs="Arial"/>
                <w:sz w:val="20"/>
                <w:szCs w:val="20"/>
              </w:rPr>
            </w:pPr>
            <w:r>
              <w:rPr>
                <w:rFonts w:ascii="Arial" w:hAnsi="Arial" w:cs="Arial"/>
                <w:sz w:val="20"/>
                <w:szCs w:val="20"/>
              </w:rPr>
              <w:t>10</w:t>
            </w:r>
          </w:p>
        </w:tc>
        <w:tc>
          <w:tcPr>
            <w:tcW w:w="58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CD10884" w14:textId="77777777" w:rsidR="0041162E" w:rsidRDefault="0041162E" w:rsidP="005966EC">
            <w:pPr>
              <w:jc w:val="right"/>
              <w:rPr>
                <w:rFonts w:ascii="Arial" w:hAnsi="Arial" w:cs="Arial"/>
                <w:sz w:val="20"/>
                <w:szCs w:val="20"/>
              </w:rPr>
            </w:pPr>
            <w:r>
              <w:rPr>
                <w:rFonts w:ascii="Arial" w:hAnsi="Arial" w:cs="Arial"/>
                <w:sz w:val="20"/>
                <w:szCs w:val="20"/>
              </w:rPr>
              <w:t>3</w:t>
            </w:r>
          </w:p>
        </w:tc>
        <w:tc>
          <w:tcPr>
            <w:tcW w:w="138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A405FFB" w14:textId="77777777" w:rsidR="0041162E" w:rsidRDefault="0041162E" w:rsidP="005966EC">
            <w:pPr>
              <w:jc w:val="right"/>
              <w:rPr>
                <w:rFonts w:ascii="Arial" w:hAnsi="Arial" w:cs="Arial"/>
                <w:sz w:val="20"/>
                <w:szCs w:val="20"/>
              </w:rPr>
            </w:pPr>
            <w:r>
              <w:rPr>
                <w:rFonts w:ascii="Arial" w:hAnsi="Arial" w:cs="Arial"/>
                <w:sz w:val="20"/>
                <w:szCs w:val="20"/>
              </w:rPr>
              <w:t>20</w:t>
            </w:r>
          </w:p>
        </w:tc>
      </w:tr>
      <w:tr w:rsidR="0041162E" w14:paraId="493DBFCD" w14:textId="77777777" w:rsidTr="005966EC">
        <w:trPr>
          <w:trHeight w:val="255"/>
        </w:trPr>
        <w:tc>
          <w:tcPr>
            <w:tcW w:w="1700" w:type="dxa"/>
            <w:tcBorders>
              <w:top w:val="single" w:sz="4" w:space="0" w:color="auto"/>
              <w:left w:val="single" w:sz="4" w:space="0" w:color="auto"/>
              <w:bottom w:val="single" w:sz="4" w:space="0" w:color="auto"/>
              <w:right w:val="nil"/>
            </w:tcBorders>
            <w:shd w:val="clear" w:color="auto" w:fill="auto"/>
            <w:noWrap/>
            <w:vAlign w:val="bottom"/>
          </w:tcPr>
          <w:p w14:paraId="3035CD46" w14:textId="77777777" w:rsidR="0041162E" w:rsidRDefault="0041162E" w:rsidP="005966EC">
            <w:pPr>
              <w:rPr>
                <w:rFonts w:ascii="Arial" w:hAnsi="Arial" w:cs="Arial"/>
                <w:sz w:val="20"/>
                <w:szCs w:val="20"/>
              </w:rPr>
            </w:pPr>
            <w:r>
              <w:rPr>
                <w:rFonts w:ascii="Arial" w:hAnsi="Arial" w:cs="Arial"/>
                <w:sz w:val="20"/>
                <w:szCs w:val="20"/>
              </w:rPr>
              <w:t> </w:t>
            </w:r>
          </w:p>
        </w:tc>
        <w:tc>
          <w:tcPr>
            <w:tcW w:w="58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B10B36D" w14:textId="77777777" w:rsidR="0041162E" w:rsidRDefault="0041162E" w:rsidP="005966EC">
            <w:pPr>
              <w:rPr>
                <w:rFonts w:ascii="Arial" w:hAnsi="Arial" w:cs="Arial"/>
                <w:sz w:val="20"/>
                <w:szCs w:val="20"/>
              </w:rPr>
            </w:pPr>
            <w:r>
              <w:rPr>
                <w:rFonts w:ascii="Arial" w:hAnsi="Arial" w:cs="Arial"/>
                <w:sz w:val="20"/>
                <w:szCs w:val="20"/>
              </w:rPr>
              <w:t> </w:t>
            </w:r>
          </w:p>
        </w:tc>
        <w:tc>
          <w:tcPr>
            <w:tcW w:w="138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AC00A87" w14:textId="77777777" w:rsidR="0041162E" w:rsidRDefault="0041162E" w:rsidP="005966EC">
            <w:pPr>
              <w:rPr>
                <w:rFonts w:ascii="Arial" w:hAnsi="Arial" w:cs="Arial"/>
                <w:sz w:val="20"/>
                <w:szCs w:val="20"/>
              </w:rPr>
            </w:pPr>
            <w:r>
              <w:rPr>
                <w:rFonts w:ascii="Arial" w:hAnsi="Arial" w:cs="Arial"/>
                <w:sz w:val="20"/>
                <w:szCs w:val="20"/>
              </w:rPr>
              <w:t> </w:t>
            </w:r>
          </w:p>
        </w:tc>
        <w:tc>
          <w:tcPr>
            <w:tcW w:w="61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460C424" w14:textId="77777777" w:rsidR="0041162E" w:rsidRDefault="0041162E" w:rsidP="005966EC">
            <w:pPr>
              <w:rPr>
                <w:rFonts w:ascii="Arial" w:hAnsi="Arial" w:cs="Arial"/>
                <w:sz w:val="20"/>
                <w:szCs w:val="20"/>
              </w:rPr>
            </w:pPr>
          </w:p>
        </w:tc>
        <w:tc>
          <w:tcPr>
            <w:tcW w:w="138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F5196E1" w14:textId="77777777" w:rsidR="0041162E" w:rsidRDefault="0041162E" w:rsidP="005966EC">
            <w:pPr>
              <w:rPr>
                <w:rFonts w:ascii="Arial" w:hAnsi="Arial" w:cs="Arial"/>
                <w:sz w:val="20"/>
                <w:szCs w:val="20"/>
              </w:rPr>
            </w:pPr>
          </w:p>
        </w:tc>
        <w:tc>
          <w:tcPr>
            <w:tcW w:w="58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81634F8" w14:textId="77777777" w:rsidR="0041162E" w:rsidRDefault="0041162E" w:rsidP="005966EC">
            <w:pPr>
              <w:rPr>
                <w:rFonts w:ascii="Arial" w:hAnsi="Arial" w:cs="Arial"/>
                <w:sz w:val="20"/>
                <w:szCs w:val="20"/>
              </w:rPr>
            </w:pPr>
            <w:r>
              <w:rPr>
                <w:rFonts w:ascii="Arial" w:hAnsi="Arial" w:cs="Arial"/>
                <w:sz w:val="20"/>
                <w:szCs w:val="20"/>
              </w:rPr>
              <w:t> </w:t>
            </w:r>
          </w:p>
        </w:tc>
        <w:tc>
          <w:tcPr>
            <w:tcW w:w="138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6FAD20D" w14:textId="77777777" w:rsidR="0041162E" w:rsidRDefault="0041162E" w:rsidP="005966EC">
            <w:pPr>
              <w:rPr>
                <w:rFonts w:ascii="Arial" w:hAnsi="Arial" w:cs="Arial"/>
                <w:sz w:val="20"/>
                <w:szCs w:val="20"/>
              </w:rPr>
            </w:pPr>
            <w:r>
              <w:rPr>
                <w:rFonts w:ascii="Arial" w:hAnsi="Arial" w:cs="Arial"/>
                <w:sz w:val="20"/>
                <w:szCs w:val="20"/>
              </w:rPr>
              <w:t> </w:t>
            </w:r>
          </w:p>
        </w:tc>
        <w:tc>
          <w:tcPr>
            <w:tcW w:w="58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F593343" w14:textId="77777777" w:rsidR="0041162E" w:rsidRDefault="0041162E" w:rsidP="005966EC">
            <w:pPr>
              <w:rPr>
                <w:rFonts w:ascii="Arial" w:hAnsi="Arial" w:cs="Arial"/>
                <w:sz w:val="20"/>
                <w:szCs w:val="20"/>
              </w:rPr>
            </w:pPr>
            <w:r>
              <w:rPr>
                <w:rFonts w:ascii="Arial" w:hAnsi="Arial" w:cs="Arial"/>
                <w:sz w:val="20"/>
                <w:szCs w:val="20"/>
              </w:rPr>
              <w:t> </w:t>
            </w:r>
          </w:p>
        </w:tc>
        <w:tc>
          <w:tcPr>
            <w:tcW w:w="138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C10529A" w14:textId="77777777" w:rsidR="0041162E" w:rsidRDefault="0041162E" w:rsidP="005966EC">
            <w:pPr>
              <w:rPr>
                <w:rFonts w:ascii="Arial" w:hAnsi="Arial" w:cs="Arial"/>
                <w:sz w:val="20"/>
                <w:szCs w:val="20"/>
              </w:rPr>
            </w:pPr>
            <w:r>
              <w:rPr>
                <w:rFonts w:ascii="Arial" w:hAnsi="Arial" w:cs="Arial"/>
                <w:sz w:val="20"/>
                <w:szCs w:val="20"/>
              </w:rPr>
              <w:t> </w:t>
            </w:r>
          </w:p>
        </w:tc>
      </w:tr>
      <w:tr w:rsidR="0041162E" w14:paraId="74ED43E2" w14:textId="77777777" w:rsidTr="005966EC">
        <w:trPr>
          <w:trHeight w:val="255"/>
        </w:trPr>
        <w:tc>
          <w:tcPr>
            <w:tcW w:w="1700" w:type="dxa"/>
            <w:tcBorders>
              <w:top w:val="single" w:sz="4" w:space="0" w:color="auto"/>
              <w:left w:val="single" w:sz="4" w:space="0" w:color="auto"/>
              <w:bottom w:val="single" w:sz="4" w:space="0" w:color="auto"/>
              <w:right w:val="nil"/>
            </w:tcBorders>
            <w:shd w:val="clear" w:color="auto" w:fill="auto"/>
            <w:noWrap/>
            <w:vAlign w:val="bottom"/>
          </w:tcPr>
          <w:p w14:paraId="60F3FE00" w14:textId="77777777" w:rsidR="0041162E" w:rsidRDefault="0041162E" w:rsidP="005966EC">
            <w:pPr>
              <w:rPr>
                <w:rFonts w:ascii="Arial" w:hAnsi="Arial" w:cs="Arial"/>
                <w:sz w:val="20"/>
                <w:szCs w:val="20"/>
              </w:rPr>
            </w:pPr>
            <w:r>
              <w:rPr>
                <w:rFonts w:ascii="Arial" w:hAnsi="Arial" w:cs="Arial"/>
                <w:sz w:val="20"/>
                <w:szCs w:val="20"/>
              </w:rPr>
              <w:t>Hip Flexor Stretch</w:t>
            </w:r>
          </w:p>
        </w:tc>
        <w:tc>
          <w:tcPr>
            <w:tcW w:w="58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B6440BC" w14:textId="77777777" w:rsidR="0041162E" w:rsidRDefault="0041162E" w:rsidP="005966EC">
            <w:pPr>
              <w:jc w:val="right"/>
              <w:rPr>
                <w:rFonts w:ascii="Arial" w:hAnsi="Arial" w:cs="Arial"/>
                <w:sz w:val="20"/>
                <w:szCs w:val="20"/>
              </w:rPr>
            </w:pPr>
            <w:r>
              <w:rPr>
                <w:rFonts w:ascii="Arial" w:hAnsi="Arial" w:cs="Arial"/>
                <w:sz w:val="20"/>
                <w:szCs w:val="20"/>
              </w:rPr>
              <w:t>1</w:t>
            </w:r>
          </w:p>
        </w:tc>
        <w:tc>
          <w:tcPr>
            <w:tcW w:w="138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0143401" w14:textId="77777777" w:rsidR="0041162E" w:rsidRDefault="0041162E" w:rsidP="005966EC">
            <w:pPr>
              <w:jc w:val="right"/>
              <w:rPr>
                <w:rFonts w:ascii="Arial" w:hAnsi="Arial" w:cs="Arial"/>
                <w:sz w:val="20"/>
                <w:szCs w:val="20"/>
              </w:rPr>
            </w:pPr>
            <w:r>
              <w:rPr>
                <w:rFonts w:ascii="Arial" w:hAnsi="Arial" w:cs="Arial"/>
                <w:sz w:val="20"/>
                <w:szCs w:val="20"/>
              </w:rPr>
              <w:t>2</w:t>
            </w:r>
          </w:p>
        </w:tc>
        <w:tc>
          <w:tcPr>
            <w:tcW w:w="61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21BDDAF" w14:textId="77777777" w:rsidR="0041162E" w:rsidRDefault="0041162E" w:rsidP="005966EC">
            <w:pPr>
              <w:jc w:val="right"/>
              <w:rPr>
                <w:rFonts w:ascii="Arial" w:hAnsi="Arial" w:cs="Arial"/>
                <w:sz w:val="20"/>
                <w:szCs w:val="20"/>
              </w:rPr>
            </w:pPr>
            <w:r>
              <w:rPr>
                <w:rFonts w:ascii="Arial" w:hAnsi="Arial" w:cs="Arial"/>
                <w:sz w:val="20"/>
                <w:szCs w:val="20"/>
              </w:rPr>
              <w:t>1</w:t>
            </w:r>
          </w:p>
        </w:tc>
        <w:tc>
          <w:tcPr>
            <w:tcW w:w="138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2145BD0" w14:textId="77777777" w:rsidR="0041162E" w:rsidRDefault="0041162E" w:rsidP="005966EC">
            <w:pPr>
              <w:jc w:val="right"/>
              <w:rPr>
                <w:rFonts w:ascii="Arial" w:hAnsi="Arial" w:cs="Arial"/>
                <w:sz w:val="20"/>
                <w:szCs w:val="20"/>
              </w:rPr>
            </w:pPr>
            <w:r>
              <w:rPr>
                <w:rFonts w:ascii="Arial" w:hAnsi="Arial" w:cs="Arial"/>
                <w:sz w:val="20"/>
                <w:szCs w:val="20"/>
              </w:rPr>
              <w:t>2</w:t>
            </w:r>
          </w:p>
        </w:tc>
        <w:tc>
          <w:tcPr>
            <w:tcW w:w="58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2132137" w14:textId="77777777" w:rsidR="0041162E" w:rsidRDefault="0041162E" w:rsidP="005966EC">
            <w:pPr>
              <w:jc w:val="right"/>
              <w:rPr>
                <w:rFonts w:ascii="Arial" w:hAnsi="Arial" w:cs="Arial"/>
                <w:sz w:val="20"/>
                <w:szCs w:val="20"/>
              </w:rPr>
            </w:pPr>
            <w:r>
              <w:rPr>
                <w:rFonts w:ascii="Arial" w:hAnsi="Arial" w:cs="Arial"/>
                <w:sz w:val="20"/>
                <w:szCs w:val="20"/>
              </w:rPr>
              <w:t>1</w:t>
            </w:r>
          </w:p>
        </w:tc>
        <w:tc>
          <w:tcPr>
            <w:tcW w:w="138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2EE0EF9" w14:textId="77777777" w:rsidR="0041162E" w:rsidRDefault="0041162E" w:rsidP="005966EC">
            <w:pPr>
              <w:jc w:val="right"/>
              <w:rPr>
                <w:rFonts w:ascii="Arial" w:hAnsi="Arial" w:cs="Arial"/>
                <w:sz w:val="20"/>
                <w:szCs w:val="20"/>
              </w:rPr>
            </w:pPr>
            <w:r>
              <w:rPr>
                <w:rFonts w:ascii="Arial" w:hAnsi="Arial" w:cs="Arial"/>
                <w:sz w:val="20"/>
                <w:szCs w:val="20"/>
              </w:rPr>
              <w:t>2</w:t>
            </w:r>
          </w:p>
        </w:tc>
        <w:tc>
          <w:tcPr>
            <w:tcW w:w="58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1C1580D" w14:textId="77777777" w:rsidR="0041162E" w:rsidRDefault="0041162E" w:rsidP="005966EC">
            <w:pPr>
              <w:jc w:val="right"/>
              <w:rPr>
                <w:rFonts w:ascii="Arial" w:hAnsi="Arial" w:cs="Arial"/>
                <w:sz w:val="20"/>
                <w:szCs w:val="20"/>
              </w:rPr>
            </w:pPr>
            <w:r>
              <w:rPr>
                <w:rFonts w:ascii="Arial" w:hAnsi="Arial" w:cs="Arial"/>
                <w:sz w:val="20"/>
                <w:szCs w:val="20"/>
              </w:rPr>
              <w:t>1</w:t>
            </w:r>
          </w:p>
        </w:tc>
        <w:tc>
          <w:tcPr>
            <w:tcW w:w="138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15BAC49" w14:textId="77777777" w:rsidR="0041162E" w:rsidRDefault="0041162E" w:rsidP="005966EC">
            <w:pPr>
              <w:jc w:val="right"/>
              <w:rPr>
                <w:rFonts w:ascii="Arial" w:hAnsi="Arial" w:cs="Arial"/>
                <w:sz w:val="20"/>
                <w:szCs w:val="20"/>
              </w:rPr>
            </w:pPr>
            <w:r>
              <w:rPr>
                <w:rFonts w:ascii="Arial" w:hAnsi="Arial" w:cs="Arial"/>
                <w:sz w:val="20"/>
                <w:szCs w:val="20"/>
              </w:rPr>
              <w:t>2</w:t>
            </w:r>
          </w:p>
        </w:tc>
      </w:tr>
      <w:tr w:rsidR="0041162E" w14:paraId="211CE72B" w14:textId="77777777" w:rsidTr="005966EC">
        <w:trPr>
          <w:trHeight w:val="255"/>
        </w:trPr>
        <w:tc>
          <w:tcPr>
            <w:tcW w:w="1700" w:type="dxa"/>
            <w:tcBorders>
              <w:top w:val="single" w:sz="4" w:space="0" w:color="auto"/>
              <w:left w:val="single" w:sz="4" w:space="0" w:color="auto"/>
              <w:bottom w:val="single" w:sz="4" w:space="0" w:color="auto"/>
              <w:right w:val="nil"/>
            </w:tcBorders>
            <w:shd w:val="clear" w:color="auto" w:fill="auto"/>
            <w:noWrap/>
            <w:vAlign w:val="bottom"/>
          </w:tcPr>
          <w:p w14:paraId="4D522D5C" w14:textId="77777777" w:rsidR="0041162E" w:rsidRDefault="0041162E" w:rsidP="005966EC">
            <w:pPr>
              <w:rPr>
                <w:rFonts w:ascii="Arial" w:hAnsi="Arial" w:cs="Arial"/>
                <w:sz w:val="20"/>
                <w:szCs w:val="20"/>
              </w:rPr>
            </w:pPr>
            <w:r>
              <w:rPr>
                <w:rFonts w:ascii="Arial" w:hAnsi="Arial" w:cs="Arial"/>
                <w:sz w:val="20"/>
                <w:szCs w:val="20"/>
              </w:rPr>
              <w:t>Outer Hip Stretch</w:t>
            </w:r>
          </w:p>
        </w:tc>
        <w:tc>
          <w:tcPr>
            <w:tcW w:w="58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4A310CA" w14:textId="77777777" w:rsidR="0041162E" w:rsidRDefault="0041162E" w:rsidP="005966EC">
            <w:pPr>
              <w:jc w:val="right"/>
              <w:rPr>
                <w:rFonts w:ascii="Arial" w:hAnsi="Arial" w:cs="Arial"/>
                <w:sz w:val="20"/>
                <w:szCs w:val="20"/>
              </w:rPr>
            </w:pPr>
            <w:r>
              <w:rPr>
                <w:rFonts w:ascii="Arial" w:hAnsi="Arial" w:cs="Arial"/>
                <w:sz w:val="20"/>
                <w:szCs w:val="20"/>
              </w:rPr>
              <w:t>1</w:t>
            </w:r>
          </w:p>
        </w:tc>
        <w:tc>
          <w:tcPr>
            <w:tcW w:w="138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EC80493" w14:textId="77777777" w:rsidR="0041162E" w:rsidRDefault="0041162E" w:rsidP="005966EC">
            <w:pPr>
              <w:jc w:val="right"/>
              <w:rPr>
                <w:rFonts w:ascii="Arial" w:hAnsi="Arial" w:cs="Arial"/>
                <w:sz w:val="20"/>
                <w:szCs w:val="20"/>
              </w:rPr>
            </w:pPr>
            <w:r>
              <w:rPr>
                <w:rFonts w:ascii="Arial" w:hAnsi="Arial" w:cs="Arial"/>
                <w:sz w:val="20"/>
                <w:szCs w:val="20"/>
              </w:rPr>
              <w:t>2</w:t>
            </w:r>
          </w:p>
        </w:tc>
        <w:tc>
          <w:tcPr>
            <w:tcW w:w="61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A646A86" w14:textId="77777777" w:rsidR="0041162E" w:rsidRDefault="0041162E" w:rsidP="005966EC">
            <w:pPr>
              <w:jc w:val="right"/>
              <w:rPr>
                <w:rFonts w:ascii="Arial" w:hAnsi="Arial" w:cs="Arial"/>
                <w:sz w:val="20"/>
                <w:szCs w:val="20"/>
              </w:rPr>
            </w:pPr>
            <w:r>
              <w:rPr>
                <w:rFonts w:ascii="Arial" w:hAnsi="Arial" w:cs="Arial"/>
                <w:sz w:val="20"/>
                <w:szCs w:val="20"/>
              </w:rPr>
              <w:t>1</w:t>
            </w:r>
          </w:p>
        </w:tc>
        <w:tc>
          <w:tcPr>
            <w:tcW w:w="138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9575878" w14:textId="77777777" w:rsidR="0041162E" w:rsidRDefault="0041162E" w:rsidP="005966EC">
            <w:pPr>
              <w:jc w:val="right"/>
              <w:rPr>
                <w:rFonts w:ascii="Arial" w:hAnsi="Arial" w:cs="Arial"/>
                <w:sz w:val="20"/>
                <w:szCs w:val="20"/>
              </w:rPr>
            </w:pPr>
            <w:r>
              <w:rPr>
                <w:rFonts w:ascii="Arial" w:hAnsi="Arial" w:cs="Arial"/>
                <w:sz w:val="20"/>
                <w:szCs w:val="20"/>
              </w:rPr>
              <w:t>2</w:t>
            </w:r>
          </w:p>
        </w:tc>
        <w:tc>
          <w:tcPr>
            <w:tcW w:w="58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6E9B980" w14:textId="77777777" w:rsidR="0041162E" w:rsidRDefault="0041162E" w:rsidP="005966EC">
            <w:pPr>
              <w:jc w:val="right"/>
              <w:rPr>
                <w:rFonts w:ascii="Arial" w:hAnsi="Arial" w:cs="Arial"/>
                <w:sz w:val="20"/>
                <w:szCs w:val="20"/>
              </w:rPr>
            </w:pPr>
            <w:r>
              <w:rPr>
                <w:rFonts w:ascii="Arial" w:hAnsi="Arial" w:cs="Arial"/>
                <w:sz w:val="20"/>
                <w:szCs w:val="20"/>
              </w:rPr>
              <w:t>1</w:t>
            </w:r>
          </w:p>
        </w:tc>
        <w:tc>
          <w:tcPr>
            <w:tcW w:w="138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F7E4F66" w14:textId="77777777" w:rsidR="0041162E" w:rsidRDefault="0041162E" w:rsidP="005966EC">
            <w:pPr>
              <w:jc w:val="right"/>
              <w:rPr>
                <w:rFonts w:ascii="Arial" w:hAnsi="Arial" w:cs="Arial"/>
                <w:sz w:val="20"/>
                <w:szCs w:val="20"/>
              </w:rPr>
            </w:pPr>
            <w:r>
              <w:rPr>
                <w:rFonts w:ascii="Arial" w:hAnsi="Arial" w:cs="Arial"/>
                <w:sz w:val="20"/>
                <w:szCs w:val="20"/>
              </w:rPr>
              <w:t>2</w:t>
            </w:r>
          </w:p>
        </w:tc>
        <w:tc>
          <w:tcPr>
            <w:tcW w:w="58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BB8C51D" w14:textId="77777777" w:rsidR="0041162E" w:rsidRDefault="0041162E" w:rsidP="005966EC">
            <w:pPr>
              <w:jc w:val="right"/>
              <w:rPr>
                <w:rFonts w:ascii="Arial" w:hAnsi="Arial" w:cs="Arial"/>
                <w:sz w:val="20"/>
                <w:szCs w:val="20"/>
              </w:rPr>
            </w:pPr>
            <w:r>
              <w:rPr>
                <w:rFonts w:ascii="Arial" w:hAnsi="Arial" w:cs="Arial"/>
                <w:sz w:val="20"/>
                <w:szCs w:val="20"/>
              </w:rPr>
              <w:t>1</w:t>
            </w:r>
          </w:p>
        </w:tc>
        <w:tc>
          <w:tcPr>
            <w:tcW w:w="138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A6EA0D6" w14:textId="77777777" w:rsidR="0041162E" w:rsidRDefault="0041162E" w:rsidP="005966EC">
            <w:pPr>
              <w:jc w:val="right"/>
              <w:rPr>
                <w:rFonts w:ascii="Arial" w:hAnsi="Arial" w:cs="Arial"/>
                <w:sz w:val="20"/>
                <w:szCs w:val="20"/>
              </w:rPr>
            </w:pPr>
            <w:r>
              <w:rPr>
                <w:rFonts w:ascii="Arial" w:hAnsi="Arial" w:cs="Arial"/>
                <w:sz w:val="20"/>
                <w:szCs w:val="20"/>
              </w:rPr>
              <w:t>2</w:t>
            </w:r>
          </w:p>
        </w:tc>
      </w:tr>
      <w:tr w:rsidR="0041162E" w14:paraId="10B40852" w14:textId="77777777" w:rsidTr="005966EC">
        <w:trPr>
          <w:trHeight w:val="255"/>
        </w:trPr>
        <w:tc>
          <w:tcPr>
            <w:tcW w:w="1700" w:type="dxa"/>
            <w:tcBorders>
              <w:top w:val="single" w:sz="4" w:space="0" w:color="auto"/>
              <w:left w:val="single" w:sz="4" w:space="0" w:color="auto"/>
              <w:bottom w:val="single" w:sz="4" w:space="0" w:color="auto"/>
              <w:right w:val="nil"/>
            </w:tcBorders>
            <w:shd w:val="clear" w:color="auto" w:fill="auto"/>
            <w:noWrap/>
            <w:vAlign w:val="bottom"/>
          </w:tcPr>
          <w:p w14:paraId="6CDD23A7" w14:textId="77777777" w:rsidR="0041162E" w:rsidRDefault="0041162E" w:rsidP="005966EC">
            <w:pPr>
              <w:rPr>
                <w:rFonts w:ascii="Arial" w:hAnsi="Arial" w:cs="Arial"/>
                <w:sz w:val="20"/>
                <w:szCs w:val="20"/>
              </w:rPr>
            </w:pPr>
            <w:r>
              <w:rPr>
                <w:rFonts w:ascii="Arial" w:hAnsi="Arial" w:cs="Arial"/>
                <w:sz w:val="20"/>
                <w:szCs w:val="20"/>
              </w:rPr>
              <w:t>Quad Stretch</w:t>
            </w:r>
          </w:p>
        </w:tc>
        <w:tc>
          <w:tcPr>
            <w:tcW w:w="58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AAD9EFF" w14:textId="77777777" w:rsidR="0041162E" w:rsidRDefault="0041162E" w:rsidP="005966EC">
            <w:pPr>
              <w:jc w:val="right"/>
              <w:rPr>
                <w:rFonts w:ascii="Arial" w:hAnsi="Arial" w:cs="Arial"/>
                <w:sz w:val="20"/>
                <w:szCs w:val="20"/>
              </w:rPr>
            </w:pPr>
            <w:r>
              <w:rPr>
                <w:rFonts w:ascii="Arial" w:hAnsi="Arial" w:cs="Arial"/>
                <w:sz w:val="20"/>
                <w:szCs w:val="20"/>
              </w:rPr>
              <w:t>1</w:t>
            </w:r>
          </w:p>
        </w:tc>
        <w:tc>
          <w:tcPr>
            <w:tcW w:w="138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1B99B0A" w14:textId="77777777" w:rsidR="0041162E" w:rsidRDefault="0041162E" w:rsidP="005966EC">
            <w:pPr>
              <w:jc w:val="right"/>
              <w:rPr>
                <w:rFonts w:ascii="Arial" w:hAnsi="Arial" w:cs="Arial"/>
                <w:sz w:val="20"/>
                <w:szCs w:val="20"/>
              </w:rPr>
            </w:pPr>
            <w:r>
              <w:rPr>
                <w:rFonts w:ascii="Arial" w:hAnsi="Arial" w:cs="Arial"/>
                <w:sz w:val="20"/>
                <w:szCs w:val="20"/>
              </w:rPr>
              <w:t>2</w:t>
            </w:r>
          </w:p>
        </w:tc>
        <w:tc>
          <w:tcPr>
            <w:tcW w:w="61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87DB8F4" w14:textId="77777777" w:rsidR="0041162E" w:rsidRDefault="0041162E" w:rsidP="005966EC">
            <w:pPr>
              <w:jc w:val="right"/>
              <w:rPr>
                <w:rFonts w:ascii="Arial" w:hAnsi="Arial" w:cs="Arial"/>
                <w:sz w:val="20"/>
                <w:szCs w:val="20"/>
              </w:rPr>
            </w:pPr>
            <w:r>
              <w:rPr>
                <w:rFonts w:ascii="Arial" w:hAnsi="Arial" w:cs="Arial"/>
                <w:sz w:val="20"/>
                <w:szCs w:val="20"/>
              </w:rPr>
              <w:t>1</w:t>
            </w:r>
          </w:p>
        </w:tc>
        <w:tc>
          <w:tcPr>
            <w:tcW w:w="138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A2D5F41" w14:textId="77777777" w:rsidR="0041162E" w:rsidRDefault="0041162E" w:rsidP="005966EC">
            <w:pPr>
              <w:jc w:val="right"/>
              <w:rPr>
                <w:rFonts w:ascii="Arial" w:hAnsi="Arial" w:cs="Arial"/>
                <w:sz w:val="20"/>
                <w:szCs w:val="20"/>
              </w:rPr>
            </w:pPr>
            <w:r>
              <w:rPr>
                <w:rFonts w:ascii="Arial" w:hAnsi="Arial" w:cs="Arial"/>
                <w:sz w:val="20"/>
                <w:szCs w:val="20"/>
              </w:rPr>
              <w:t>2</w:t>
            </w:r>
          </w:p>
        </w:tc>
        <w:tc>
          <w:tcPr>
            <w:tcW w:w="58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9AC08C6" w14:textId="77777777" w:rsidR="0041162E" w:rsidRDefault="0041162E" w:rsidP="005966EC">
            <w:pPr>
              <w:jc w:val="right"/>
              <w:rPr>
                <w:rFonts w:ascii="Arial" w:hAnsi="Arial" w:cs="Arial"/>
                <w:sz w:val="20"/>
                <w:szCs w:val="20"/>
              </w:rPr>
            </w:pPr>
            <w:r>
              <w:rPr>
                <w:rFonts w:ascii="Arial" w:hAnsi="Arial" w:cs="Arial"/>
                <w:sz w:val="20"/>
                <w:szCs w:val="20"/>
              </w:rPr>
              <w:t>1</w:t>
            </w:r>
          </w:p>
        </w:tc>
        <w:tc>
          <w:tcPr>
            <w:tcW w:w="138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7D94456" w14:textId="77777777" w:rsidR="0041162E" w:rsidRDefault="0041162E" w:rsidP="005966EC">
            <w:pPr>
              <w:jc w:val="right"/>
              <w:rPr>
                <w:rFonts w:ascii="Arial" w:hAnsi="Arial" w:cs="Arial"/>
                <w:sz w:val="20"/>
                <w:szCs w:val="20"/>
              </w:rPr>
            </w:pPr>
            <w:r>
              <w:rPr>
                <w:rFonts w:ascii="Arial" w:hAnsi="Arial" w:cs="Arial"/>
                <w:sz w:val="20"/>
                <w:szCs w:val="20"/>
              </w:rPr>
              <w:t>2</w:t>
            </w:r>
          </w:p>
        </w:tc>
        <w:tc>
          <w:tcPr>
            <w:tcW w:w="58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51F57C1" w14:textId="77777777" w:rsidR="0041162E" w:rsidRDefault="0041162E" w:rsidP="005966EC">
            <w:pPr>
              <w:jc w:val="right"/>
              <w:rPr>
                <w:rFonts w:ascii="Arial" w:hAnsi="Arial" w:cs="Arial"/>
                <w:sz w:val="20"/>
                <w:szCs w:val="20"/>
              </w:rPr>
            </w:pPr>
            <w:r>
              <w:rPr>
                <w:rFonts w:ascii="Arial" w:hAnsi="Arial" w:cs="Arial"/>
                <w:sz w:val="20"/>
                <w:szCs w:val="20"/>
              </w:rPr>
              <w:t>1</w:t>
            </w:r>
          </w:p>
        </w:tc>
        <w:tc>
          <w:tcPr>
            <w:tcW w:w="138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E767004" w14:textId="77777777" w:rsidR="0041162E" w:rsidRDefault="0041162E" w:rsidP="005966EC">
            <w:pPr>
              <w:jc w:val="right"/>
              <w:rPr>
                <w:rFonts w:ascii="Arial" w:hAnsi="Arial" w:cs="Arial"/>
                <w:sz w:val="20"/>
                <w:szCs w:val="20"/>
              </w:rPr>
            </w:pPr>
            <w:r>
              <w:rPr>
                <w:rFonts w:ascii="Arial" w:hAnsi="Arial" w:cs="Arial"/>
                <w:sz w:val="20"/>
                <w:szCs w:val="20"/>
              </w:rPr>
              <w:t>2</w:t>
            </w:r>
          </w:p>
        </w:tc>
      </w:tr>
      <w:tr w:rsidR="0041162E" w14:paraId="19DCF9A4" w14:textId="77777777" w:rsidTr="005966EC">
        <w:trPr>
          <w:trHeight w:val="255"/>
        </w:trPr>
        <w:tc>
          <w:tcPr>
            <w:tcW w:w="1700" w:type="dxa"/>
            <w:tcBorders>
              <w:top w:val="single" w:sz="4" w:space="0" w:color="auto"/>
              <w:left w:val="single" w:sz="4" w:space="0" w:color="auto"/>
              <w:bottom w:val="single" w:sz="4" w:space="0" w:color="auto"/>
              <w:right w:val="nil"/>
            </w:tcBorders>
            <w:shd w:val="clear" w:color="auto" w:fill="auto"/>
            <w:noWrap/>
            <w:vAlign w:val="bottom"/>
          </w:tcPr>
          <w:p w14:paraId="65AFF479" w14:textId="77777777" w:rsidR="0041162E" w:rsidRDefault="0041162E" w:rsidP="005966EC">
            <w:pPr>
              <w:rPr>
                <w:rFonts w:ascii="Arial" w:hAnsi="Arial" w:cs="Arial"/>
                <w:sz w:val="20"/>
                <w:szCs w:val="20"/>
              </w:rPr>
            </w:pPr>
            <w:r>
              <w:rPr>
                <w:rFonts w:ascii="Arial" w:hAnsi="Arial" w:cs="Arial"/>
                <w:sz w:val="20"/>
                <w:szCs w:val="20"/>
              </w:rPr>
              <w:t>Hamstring Stretch</w:t>
            </w:r>
          </w:p>
        </w:tc>
        <w:tc>
          <w:tcPr>
            <w:tcW w:w="58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A42B920" w14:textId="77777777" w:rsidR="0041162E" w:rsidRDefault="0041162E" w:rsidP="005966EC">
            <w:pPr>
              <w:jc w:val="right"/>
              <w:rPr>
                <w:rFonts w:ascii="Arial" w:hAnsi="Arial" w:cs="Arial"/>
                <w:sz w:val="20"/>
                <w:szCs w:val="20"/>
              </w:rPr>
            </w:pPr>
            <w:r>
              <w:rPr>
                <w:rFonts w:ascii="Arial" w:hAnsi="Arial" w:cs="Arial"/>
                <w:sz w:val="20"/>
                <w:szCs w:val="20"/>
              </w:rPr>
              <w:t>1</w:t>
            </w:r>
          </w:p>
        </w:tc>
        <w:tc>
          <w:tcPr>
            <w:tcW w:w="138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CC4BB11" w14:textId="77777777" w:rsidR="0041162E" w:rsidRDefault="0041162E" w:rsidP="005966EC">
            <w:pPr>
              <w:jc w:val="right"/>
              <w:rPr>
                <w:rFonts w:ascii="Arial" w:hAnsi="Arial" w:cs="Arial"/>
                <w:sz w:val="20"/>
                <w:szCs w:val="20"/>
              </w:rPr>
            </w:pPr>
            <w:r>
              <w:rPr>
                <w:rFonts w:ascii="Arial" w:hAnsi="Arial" w:cs="Arial"/>
                <w:sz w:val="20"/>
                <w:szCs w:val="20"/>
              </w:rPr>
              <w:t>2</w:t>
            </w:r>
          </w:p>
        </w:tc>
        <w:tc>
          <w:tcPr>
            <w:tcW w:w="61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2496F18" w14:textId="77777777" w:rsidR="0041162E" w:rsidRDefault="0041162E" w:rsidP="005966EC">
            <w:pPr>
              <w:jc w:val="right"/>
              <w:rPr>
                <w:rFonts w:ascii="Arial" w:hAnsi="Arial" w:cs="Arial"/>
                <w:sz w:val="20"/>
                <w:szCs w:val="20"/>
              </w:rPr>
            </w:pPr>
            <w:r>
              <w:rPr>
                <w:rFonts w:ascii="Arial" w:hAnsi="Arial" w:cs="Arial"/>
                <w:sz w:val="20"/>
                <w:szCs w:val="20"/>
              </w:rPr>
              <w:t>1</w:t>
            </w:r>
          </w:p>
        </w:tc>
        <w:tc>
          <w:tcPr>
            <w:tcW w:w="138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6379F1E" w14:textId="77777777" w:rsidR="0041162E" w:rsidRDefault="0041162E" w:rsidP="005966EC">
            <w:pPr>
              <w:jc w:val="right"/>
              <w:rPr>
                <w:rFonts w:ascii="Arial" w:hAnsi="Arial" w:cs="Arial"/>
                <w:sz w:val="20"/>
                <w:szCs w:val="20"/>
              </w:rPr>
            </w:pPr>
            <w:r>
              <w:rPr>
                <w:rFonts w:ascii="Arial" w:hAnsi="Arial" w:cs="Arial"/>
                <w:sz w:val="20"/>
                <w:szCs w:val="20"/>
              </w:rPr>
              <w:t>2</w:t>
            </w:r>
          </w:p>
        </w:tc>
        <w:tc>
          <w:tcPr>
            <w:tcW w:w="58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EE032F8" w14:textId="77777777" w:rsidR="0041162E" w:rsidRDefault="0041162E" w:rsidP="005966EC">
            <w:pPr>
              <w:jc w:val="right"/>
              <w:rPr>
                <w:rFonts w:ascii="Arial" w:hAnsi="Arial" w:cs="Arial"/>
                <w:sz w:val="20"/>
                <w:szCs w:val="20"/>
              </w:rPr>
            </w:pPr>
            <w:r>
              <w:rPr>
                <w:rFonts w:ascii="Arial" w:hAnsi="Arial" w:cs="Arial"/>
                <w:sz w:val="20"/>
                <w:szCs w:val="20"/>
              </w:rPr>
              <w:t>1</w:t>
            </w:r>
          </w:p>
        </w:tc>
        <w:tc>
          <w:tcPr>
            <w:tcW w:w="138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A10223E" w14:textId="77777777" w:rsidR="0041162E" w:rsidRDefault="0041162E" w:rsidP="005966EC">
            <w:pPr>
              <w:jc w:val="right"/>
              <w:rPr>
                <w:rFonts w:ascii="Arial" w:hAnsi="Arial" w:cs="Arial"/>
                <w:sz w:val="20"/>
                <w:szCs w:val="20"/>
              </w:rPr>
            </w:pPr>
            <w:r>
              <w:rPr>
                <w:rFonts w:ascii="Arial" w:hAnsi="Arial" w:cs="Arial"/>
                <w:sz w:val="20"/>
                <w:szCs w:val="20"/>
              </w:rPr>
              <w:t>2</w:t>
            </w:r>
          </w:p>
        </w:tc>
        <w:tc>
          <w:tcPr>
            <w:tcW w:w="58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7FE8FAD" w14:textId="77777777" w:rsidR="0041162E" w:rsidRDefault="0041162E" w:rsidP="005966EC">
            <w:pPr>
              <w:jc w:val="right"/>
              <w:rPr>
                <w:rFonts w:ascii="Arial" w:hAnsi="Arial" w:cs="Arial"/>
                <w:sz w:val="20"/>
                <w:szCs w:val="20"/>
              </w:rPr>
            </w:pPr>
            <w:r>
              <w:rPr>
                <w:rFonts w:ascii="Arial" w:hAnsi="Arial" w:cs="Arial"/>
                <w:sz w:val="20"/>
                <w:szCs w:val="20"/>
              </w:rPr>
              <w:t>1</w:t>
            </w:r>
          </w:p>
        </w:tc>
        <w:tc>
          <w:tcPr>
            <w:tcW w:w="138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BDA8995" w14:textId="77777777" w:rsidR="0041162E" w:rsidRDefault="0041162E" w:rsidP="005966EC">
            <w:pPr>
              <w:jc w:val="right"/>
              <w:rPr>
                <w:rFonts w:ascii="Arial" w:hAnsi="Arial" w:cs="Arial"/>
                <w:sz w:val="20"/>
                <w:szCs w:val="20"/>
              </w:rPr>
            </w:pPr>
            <w:r>
              <w:rPr>
                <w:rFonts w:ascii="Arial" w:hAnsi="Arial" w:cs="Arial"/>
                <w:sz w:val="20"/>
                <w:szCs w:val="20"/>
              </w:rPr>
              <w:t>2</w:t>
            </w:r>
          </w:p>
        </w:tc>
      </w:tr>
    </w:tbl>
    <w:p w14:paraId="4D61BA41" w14:textId="77777777" w:rsidR="0041162E" w:rsidRDefault="0041162E" w:rsidP="0041162E">
      <w:pPr>
        <w:spacing w:line="360" w:lineRule="auto"/>
        <w:jc w:val="center"/>
      </w:pPr>
    </w:p>
    <w:p w14:paraId="393339DD" w14:textId="77777777" w:rsidR="008C30CF" w:rsidRDefault="0041162E" w:rsidP="008C30CF">
      <w:pPr>
        <w:jc w:val="center"/>
      </w:pPr>
      <w:r>
        <w:br w:type="page"/>
      </w:r>
      <w:r w:rsidRPr="00CC642D">
        <w:t xml:space="preserve">HIP </w:t>
      </w:r>
      <w:r w:rsidR="008C30CF">
        <w:t>STRENGTHENING EXERCISES</w:t>
      </w:r>
    </w:p>
    <w:p w14:paraId="7D3F9C7D" w14:textId="77777777" w:rsidR="0041162E" w:rsidRPr="00CC642D" w:rsidRDefault="008C30CF" w:rsidP="008C30CF">
      <w:pPr>
        <w:jc w:val="center"/>
      </w:pPr>
      <w:r>
        <w:t>(P</w:t>
      </w:r>
      <w:r w:rsidR="0041162E" w:rsidRPr="00CC642D">
        <w:t xml:space="preserve">ictures courtesy of David Lindsay, University </w:t>
      </w:r>
      <w:r>
        <w:t>of Calgary Sport Medicine Centre)</w:t>
      </w:r>
    </w:p>
    <w:p w14:paraId="0C635303" w14:textId="77777777" w:rsidR="0041162E" w:rsidRPr="00CC642D" w:rsidRDefault="0041162E" w:rsidP="0041162E"/>
    <w:tbl>
      <w:tblPr>
        <w:tblW w:w="4848" w:type="pct"/>
        <w:tblLook w:val="0000" w:firstRow="0" w:lastRow="0" w:firstColumn="0" w:lastColumn="0" w:noHBand="0" w:noVBand="0"/>
      </w:tblPr>
      <w:tblGrid>
        <w:gridCol w:w="3378"/>
        <w:gridCol w:w="5209"/>
      </w:tblGrid>
      <w:tr w:rsidR="0041162E" w:rsidRPr="00CC642D" w14:paraId="5DE71BF8" w14:textId="77777777" w:rsidTr="005966EC">
        <w:tc>
          <w:tcPr>
            <w:tcW w:w="1967" w:type="pct"/>
          </w:tcPr>
          <w:p w14:paraId="59744745" w14:textId="77777777" w:rsidR="0041162E" w:rsidRDefault="0041162E" w:rsidP="005966EC">
            <w:pPr>
              <w:jc w:val="center"/>
            </w:pPr>
          </w:p>
          <w:p w14:paraId="5CDF1036" w14:textId="77777777" w:rsidR="0041162E" w:rsidRDefault="0041162E" w:rsidP="005966EC">
            <w:pPr>
              <w:jc w:val="center"/>
            </w:pPr>
          </w:p>
          <w:p w14:paraId="747DC1E7" w14:textId="77777777" w:rsidR="0041162E" w:rsidRDefault="0041162E" w:rsidP="005966EC">
            <w:pPr>
              <w:jc w:val="center"/>
            </w:pPr>
          </w:p>
          <w:p w14:paraId="1784B667" w14:textId="77777777" w:rsidR="0041162E" w:rsidRDefault="0041162E" w:rsidP="005966EC">
            <w:pPr>
              <w:jc w:val="center"/>
            </w:pPr>
          </w:p>
          <w:p w14:paraId="59564E14" w14:textId="77777777" w:rsidR="0041162E" w:rsidRPr="00CC642D" w:rsidRDefault="0041162E" w:rsidP="005966EC">
            <w:pPr>
              <w:jc w:val="center"/>
            </w:pPr>
          </w:p>
          <w:p w14:paraId="5EFE4C1A" w14:textId="77777777" w:rsidR="0041162E" w:rsidRPr="00CC642D" w:rsidRDefault="0041162E" w:rsidP="005966EC">
            <w:pPr>
              <w:jc w:val="center"/>
            </w:pPr>
            <w:r>
              <w:rPr>
                <w:noProof/>
              </w:rPr>
              <w:drawing>
                <wp:inline distT="0" distB="0" distL="0" distR="0" wp14:anchorId="3750A17C" wp14:editId="2B4FF5EE">
                  <wp:extent cx="927100" cy="1676400"/>
                  <wp:effectExtent l="0" t="0" r="12700" b="0"/>
                  <wp:docPr id="9" name="Picture 9" descr="Hip Internal Rotn Si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ip Internal Rotn Sit"/>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927100" cy="1676400"/>
                          </a:xfrm>
                          <a:prstGeom prst="rect">
                            <a:avLst/>
                          </a:prstGeom>
                          <a:noFill/>
                          <a:ln>
                            <a:noFill/>
                          </a:ln>
                        </pic:spPr>
                      </pic:pic>
                    </a:graphicData>
                  </a:graphic>
                </wp:inline>
              </w:drawing>
            </w:r>
          </w:p>
          <w:p w14:paraId="5CBA5E6E" w14:textId="77777777" w:rsidR="0041162E" w:rsidRPr="00CC642D" w:rsidRDefault="0041162E" w:rsidP="005966EC">
            <w:pPr>
              <w:jc w:val="center"/>
            </w:pPr>
          </w:p>
          <w:p w14:paraId="74C58BC2" w14:textId="77777777" w:rsidR="0041162E" w:rsidRPr="00CC642D" w:rsidRDefault="0041162E" w:rsidP="005966EC"/>
        </w:tc>
        <w:tc>
          <w:tcPr>
            <w:tcW w:w="3033" w:type="pct"/>
          </w:tcPr>
          <w:p w14:paraId="598F7D99" w14:textId="77777777" w:rsidR="0041162E" w:rsidRPr="00CC642D" w:rsidRDefault="0041162E" w:rsidP="005966EC"/>
          <w:p w14:paraId="70D2349D" w14:textId="77777777" w:rsidR="0041162E" w:rsidRPr="00CC642D" w:rsidRDefault="0041162E" w:rsidP="005966EC"/>
          <w:p w14:paraId="4B3969AA" w14:textId="77777777" w:rsidR="0041162E" w:rsidRPr="00CC642D" w:rsidRDefault="0041162E" w:rsidP="005966EC">
            <w:r>
              <w:t xml:space="preserve">Figure </w:t>
            </w:r>
            <w:r w:rsidRPr="00CC642D">
              <w:t xml:space="preserve">1. </w:t>
            </w:r>
            <w:r w:rsidRPr="00CC642D">
              <w:rPr>
                <w:u w:val="single"/>
              </w:rPr>
              <w:t>HIP INTERNAL ROTATION</w:t>
            </w:r>
          </w:p>
          <w:p w14:paraId="749777B2" w14:textId="77777777" w:rsidR="0041162E" w:rsidRDefault="0041162E" w:rsidP="005966EC"/>
          <w:p w14:paraId="71D7D8CE" w14:textId="77777777" w:rsidR="0041162E" w:rsidRDefault="0041162E" w:rsidP="005966EC">
            <w:r w:rsidRPr="00CC642D">
              <w:t>Sit</w:t>
            </w:r>
            <w:r>
              <w:t>ting</w:t>
            </w:r>
            <w:r w:rsidRPr="00CC642D">
              <w:t xml:space="preserve"> well back on a table with your feet off the ground. Attach the elastic so it loops around your instep (outside of your foot). Place your hands on each side of your thigh. While keeping your lower-leg vertical and your ankle at 90 degrees, slowly move your foot OUT as far apart as possible and against the elastic resistance. </w:t>
            </w:r>
            <w:r w:rsidRPr="00CC642D">
              <w:rPr>
                <w:u w:val="single"/>
              </w:rPr>
              <w:t>Consciously tighten your buttock muscles as you move your foot against the elastic</w:t>
            </w:r>
            <w:r w:rsidRPr="00CC642D">
              <w:t>.  Hold briefly at this position then allow your foot to return to the start position. Do 3 sets of 10 repetitions gradually progressing to 20 repetitions. Fatigue should be felt in the outer hip/buttock region.</w:t>
            </w:r>
          </w:p>
          <w:p w14:paraId="00A53B78" w14:textId="77777777" w:rsidR="0041162E" w:rsidRPr="00CC642D" w:rsidRDefault="0041162E" w:rsidP="005966EC"/>
        </w:tc>
      </w:tr>
    </w:tbl>
    <w:p w14:paraId="0628EDD6" w14:textId="77777777" w:rsidR="0041162E" w:rsidRDefault="0041162E" w:rsidP="0041162E"/>
    <w:p w14:paraId="6B38E988" w14:textId="77777777" w:rsidR="0041162E" w:rsidRDefault="0041162E" w:rsidP="0041162E"/>
    <w:p w14:paraId="0163E87E" w14:textId="77777777" w:rsidR="0041162E" w:rsidRDefault="0041162E" w:rsidP="0041162E"/>
    <w:tbl>
      <w:tblPr>
        <w:tblW w:w="4848" w:type="pct"/>
        <w:tblLook w:val="0000" w:firstRow="0" w:lastRow="0" w:firstColumn="0" w:lastColumn="0" w:noHBand="0" w:noVBand="0"/>
      </w:tblPr>
      <w:tblGrid>
        <w:gridCol w:w="3378"/>
        <w:gridCol w:w="5209"/>
      </w:tblGrid>
      <w:tr w:rsidR="0041162E" w:rsidRPr="00CC642D" w14:paraId="0D479552" w14:textId="77777777" w:rsidTr="005966EC">
        <w:tc>
          <w:tcPr>
            <w:tcW w:w="1967" w:type="pct"/>
          </w:tcPr>
          <w:p w14:paraId="70DAD468" w14:textId="77777777" w:rsidR="0041162E" w:rsidRPr="00CC642D" w:rsidRDefault="0041162E" w:rsidP="005966EC">
            <w:pPr>
              <w:jc w:val="center"/>
            </w:pPr>
          </w:p>
          <w:p w14:paraId="16138130" w14:textId="77777777" w:rsidR="0041162E" w:rsidRPr="00CC642D" w:rsidRDefault="0041162E" w:rsidP="005966EC">
            <w:pPr>
              <w:jc w:val="center"/>
            </w:pPr>
            <w:r>
              <w:rPr>
                <w:noProof/>
              </w:rPr>
              <w:drawing>
                <wp:inline distT="0" distB="0" distL="0" distR="0" wp14:anchorId="359A63CF" wp14:editId="7EF3C673">
                  <wp:extent cx="952500" cy="1689100"/>
                  <wp:effectExtent l="0" t="0" r="12700" b="12700"/>
                  <wp:docPr id="10" name="Picture 10" descr="Glut Strength ER Si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Glut Strength ER Sit"/>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952500" cy="1689100"/>
                          </a:xfrm>
                          <a:prstGeom prst="rect">
                            <a:avLst/>
                          </a:prstGeom>
                          <a:noFill/>
                          <a:ln>
                            <a:noFill/>
                          </a:ln>
                        </pic:spPr>
                      </pic:pic>
                    </a:graphicData>
                  </a:graphic>
                </wp:inline>
              </w:drawing>
            </w:r>
          </w:p>
        </w:tc>
        <w:tc>
          <w:tcPr>
            <w:tcW w:w="3033" w:type="pct"/>
          </w:tcPr>
          <w:p w14:paraId="054FC092" w14:textId="77777777" w:rsidR="0041162E" w:rsidRPr="00CC642D" w:rsidRDefault="0041162E" w:rsidP="005966EC"/>
          <w:p w14:paraId="5F9B4202" w14:textId="77777777" w:rsidR="0041162E" w:rsidRPr="00CC642D" w:rsidRDefault="0041162E" w:rsidP="005966EC"/>
          <w:p w14:paraId="62401D91" w14:textId="77777777" w:rsidR="0041162E" w:rsidRDefault="0041162E" w:rsidP="005966EC">
            <w:r>
              <w:t xml:space="preserve">Figure </w:t>
            </w:r>
            <w:r w:rsidRPr="00CC642D">
              <w:t xml:space="preserve">2. </w:t>
            </w:r>
            <w:r w:rsidRPr="00CC642D">
              <w:rPr>
                <w:u w:val="single"/>
              </w:rPr>
              <w:t>HIP EXTERNAL ROTATION (GROIN)</w:t>
            </w:r>
            <w:r w:rsidRPr="00CC642D">
              <w:t>:</w:t>
            </w:r>
          </w:p>
          <w:p w14:paraId="50BB3185" w14:textId="77777777" w:rsidR="0041162E" w:rsidRPr="00CC642D" w:rsidRDefault="0041162E" w:rsidP="005966EC"/>
          <w:p w14:paraId="3867A019" w14:textId="77777777" w:rsidR="0041162E" w:rsidRDefault="0041162E" w:rsidP="005966EC">
            <w:r w:rsidRPr="00CC642D">
              <w:t>Sit on a table so your feet are off the ground. Attach the tubing around your foot as shown. With your hands on each side of your thigh, slowly rotate your foot IN as far apart as possible and against the elastic resistance. Hold briefly at this position then allow the foot to return to the start position. Do 3 sets of 10 repetitions gradually progressing to 20 repetitions. Fatigue shou</w:t>
            </w:r>
            <w:r>
              <w:t>ld be felt in the inner thigh/</w:t>
            </w:r>
            <w:r w:rsidRPr="00CC642D">
              <w:t>groin region.</w:t>
            </w:r>
          </w:p>
          <w:p w14:paraId="7A759E51" w14:textId="77777777" w:rsidR="0041162E" w:rsidRPr="00CC642D" w:rsidRDefault="0041162E" w:rsidP="005966EC"/>
        </w:tc>
      </w:tr>
    </w:tbl>
    <w:p w14:paraId="0E382310" w14:textId="77777777" w:rsidR="0041162E" w:rsidRDefault="0041162E" w:rsidP="0041162E"/>
    <w:p w14:paraId="1AA5E01A" w14:textId="77777777" w:rsidR="0041162E" w:rsidRDefault="0041162E" w:rsidP="0041162E">
      <w:r>
        <w:br w:type="page"/>
      </w:r>
    </w:p>
    <w:tbl>
      <w:tblPr>
        <w:tblW w:w="4848" w:type="pct"/>
        <w:tblLook w:val="0000" w:firstRow="0" w:lastRow="0" w:firstColumn="0" w:lastColumn="0" w:noHBand="0" w:noVBand="0"/>
      </w:tblPr>
      <w:tblGrid>
        <w:gridCol w:w="3378"/>
        <w:gridCol w:w="5209"/>
      </w:tblGrid>
      <w:tr w:rsidR="0041162E" w:rsidRPr="00CC642D" w14:paraId="237783F3" w14:textId="77777777" w:rsidTr="005966EC">
        <w:tc>
          <w:tcPr>
            <w:tcW w:w="1967" w:type="pct"/>
          </w:tcPr>
          <w:p w14:paraId="6892FD44" w14:textId="77777777" w:rsidR="0041162E" w:rsidRPr="00CC642D" w:rsidRDefault="0041162E" w:rsidP="005966EC">
            <w:pPr>
              <w:jc w:val="center"/>
            </w:pPr>
          </w:p>
          <w:p w14:paraId="6A0AFFE7" w14:textId="77777777" w:rsidR="0041162E" w:rsidRDefault="0041162E" w:rsidP="005966EC">
            <w:pPr>
              <w:jc w:val="center"/>
            </w:pPr>
          </w:p>
          <w:p w14:paraId="430837D4" w14:textId="77777777" w:rsidR="0041162E" w:rsidRDefault="0041162E" w:rsidP="005966EC">
            <w:pPr>
              <w:jc w:val="center"/>
            </w:pPr>
          </w:p>
          <w:p w14:paraId="2D52A3F9" w14:textId="77777777" w:rsidR="0041162E" w:rsidRDefault="0041162E" w:rsidP="005966EC">
            <w:pPr>
              <w:jc w:val="center"/>
            </w:pPr>
          </w:p>
          <w:p w14:paraId="566946C5" w14:textId="77777777" w:rsidR="0041162E" w:rsidRDefault="0041162E" w:rsidP="005966EC">
            <w:pPr>
              <w:jc w:val="center"/>
            </w:pPr>
          </w:p>
          <w:p w14:paraId="1FCCE011" w14:textId="77777777" w:rsidR="0041162E" w:rsidRDefault="0041162E" w:rsidP="005966EC">
            <w:pPr>
              <w:jc w:val="center"/>
            </w:pPr>
          </w:p>
          <w:p w14:paraId="11BCA041" w14:textId="77777777" w:rsidR="0041162E" w:rsidRDefault="0041162E" w:rsidP="005966EC">
            <w:pPr>
              <w:jc w:val="center"/>
            </w:pPr>
          </w:p>
          <w:p w14:paraId="0C5C9A4F" w14:textId="77777777" w:rsidR="0041162E" w:rsidRDefault="0041162E" w:rsidP="005966EC">
            <w:pPr>
              <w:jc w:val="center"/>
            </w:pPr>
          </w:p>
          <w:p w14:paraId="5798811E" w14:textId="77777777" w:rsidR="0041162E" w:rsidRDefault="0041162E" w:rsidP="005966EC">
            <w:pPr>
              <w:jc w:val="center"/>
            </w:pPr>
          </w:p>
          <w:p w14:paraId="109E537D" w14:textId="77777777" w:rsidR="0041162E" w:rsidRPr="00CC642D" w:rsidRDefault="0041162E" w:rsidP="005966EC"/>
          <w:p w14:paraId="24F591FE" w14:textId="77777777" w:rsidR="0041162E" w:rsidRPr="00CC642D" w:rsidRDefault="0041162E" w:rsidP="005966EC">
            <w:pPr>
              <w:jc w:val="center"/>
            </w:pPr>
            <w:r>
              <w:rPr>
                <w:noProof/>
              </w:rPr>
              <w:drawing>
                <wp:inline distT="0" distB="0" distL="0" distR="0" wp14:anchorId="69112A34" wp14:editId="528CF39E">
                  <wp:extent cx="2006600" cy="749300"/>
                  <wp:effectExtent l="0" t="0" r="0" b="12700"/>
                  <wp:docPr id="11" name="Picture 11" descr="Glut Strength Side 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Glut Strength Side Ly"/>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006600" cy="749300"/>
                          </a:xfrm>
                          <a:prstGeom prst="rect">
                            <a:avLst/>
                          </a:prstGeom>
                          <a:noFill/>
                          <a:ln>
                            <a:noFill/>
                          </a:ln>
                        </pic:spPr>
                      </pic:pic>
                    </a:graphicData>
                  </a:graphic>
                </wp:inline>
              </w:drawing>
            </w:r>
          </w:p>
        </w:tc>
        <w:tc>
          <w:tcPr>
            <w:tcW w:w="3033" w:type="pct"/>
          </w:tcPr>
          <w:p w14:paraId="7BEE7DDC" w14:textId="77777777" w:rsidR="0041162E" w:rsidRPr="00CC642D" w:rsidRDefault="0041162E" w:rsidP="005966EC">
            <w:pPr>
              <w:jc w:val="both"/>
            </w:pPr>
          </w:p>
          <w:p w14:paraId="075F50CB" w14:textId="77777777" w:rsidR="0041162E" w:rsidRPr="00CC642D" w:rsidRDefault="0041162E" w:rsidP="005966EC">
            <w:pPr>
              <w:jc w:val="both"/>
            </w:pPr>
          </w:p>
          <w:p w14:paraId="6EAB3690" w14:textId="77777777" w:rsidR="0041162E" w:rsidRDefault="0041162E" w:rsidP="005966EC">
            <w:pPr>
              <w:jc w:val="both"/>
            </w:pPr>
            <w:r>
              <w:t xml:space="preserve">Figure </w:t>
            </w:r>
            <w:r w:rsidRPr="00CC642D">
              <w:t xml:space="preserve">3. </w:t>
            </w:r>
            <w:r w:rsidRPr="00CC642D">
              <w:rPr>
                <w:u w:val="single"/>
              </w:rPr>
              <w:t>SIDE LYING BUTTOCK (aka CLAM)</w:t>
            </w:r>
            <w:r w:rsidRPr="00CC642D">
              <w:t>:</w:t>
            </w:r>
          </w:p>
          <w:p w14:paraId="395922B5" w14:textId="77777777" w:rsidR="0041162E" w:rsidRPr="00CC642D" w:rsidRDefault="0041162E" w:rsidP="005966EC">
            <w:pPr>
              <w:jc w:val="both"/>
            </w:pPr>
          </w:p>
          <w:p w14:paraId="2B953EEA" w14:textId="77777777" w:rsidR="0041162E" w:rsidRPr="00CC642D" w:rsidRDefault="0041162E" w:rsidP="005966EC">
            <w:pPr>
              <w:jc w:val="both"/>
            </w:pPr>
            <w:r>
              <w:t xml:space="preserve">a) </w:t>
            </w:r>
            <w:r w:rsidRPr="00CC642D">
              <w:t xml:space="preserve">Lie on your side with your hips and knees bent such that your heels are inline with your buttocks. Your pelvis MUST be tilted forward slightly so that your </w:t>
            </w:r>
            <w:proofErr w:type="gramStart"/>
            <w:r w:rsidRPr="00CC642D">
              <w:t>belly-button</w:t>
            </w:r>
            <w:proofErr w:type="gramEnd"/>
            <w:r w:rsidRPr="00CC642D">
              <w:t xml:space="preserve"> is aimed at the ground in front of you. Place the elastic around both knees. While keeping your heels together, slowly rotate the top knee up towards the ceiling as far as possible and against the elastic resistance. Don’t let the pelvis or trunk move -- the only motion should be at the hip joint. Hold briefly at this position then allow your knees to come back together. Do 3 sets of 10 repetitions gradually progressing to 20 repetitions. Fatigue should be felt in the outer hip/buttock region.</w:t>
            </w:r>
          </w:p>
          <w:p w14:paraId="179B6396" w14:textId="77777777" w:rsidR="0041162E" w:rsidRPr="00CC642D" w:rsidRDefault="0041162E" w:rsidP="005966EC">
            <w:pPr>
              <w:jc w:val="both"/>
            </w:pPr>
          </w:p>
          <w:p w14:paraId="3F483D65" w14:textId="77777777" w:rsidR="0041162E" w:rsidRPr="00CC642D" w:rsidRDefault="0041162E" w:rsidP="005966EC">
            <w:pPr>
              <w:jc w:val="both"/>
            </w:pPr>
            <w:r>
              <w:t xml:space="preserve">b) </w:t>
            </w:r>
            <w:r w:rsidRPr="00CC642D">
              <w:t>Alternatively this exercise can be performed supine (on your back).  Sitting on the floor with your knees bent and the elastic around your knees slowly spread your knees apart against the band. Don’t let the pelvis or trunk move -- the only motion should be at the hip joint. Hold briefly at this position then allow your knees to come back together. Do 3 sets of 10 repetitions gradually progressing to 20 repetitions. Fatigue should be felt in the outer hip/buttock region.</w:t>
            </w:r>
          </w:p>
          <w:p w14:paraId="5168259B" w14:textId="77777777" w:rsidR="0041162E" w:rsidRPr="00CC642D" w:rsidRDefault="0041162E" w:rsidP="005966EC"/>
        </w:tc>
      </w:tr>
    </w:tbl>
    <w:p w14:paraId="3B0DD68C" w14:textId="77777777" w:rsidR="0041162E" w:rsidRDefault="0041162E" w:rsidP="0041162E"/>
    <w:p w14:paraId="1CEC8776" w14:textId="77777777" w:rsidR="0041162E" w:rsidRDefault="0041162E" w:rsidP="0041162E"/>
    <w:p w14:paraId="39158219" w14:textId="77777777" w:rsidR="0041162E" w:rsidRDefault="0041162E" w:rsidP="0041162E"/>
    <w:p w14:paraId="092CD6D2" w14:textId="77777777" w:rsidR="0041162E" w:rsidRDefault="0041162E" w:rsidP="0041162E"/>
    <w:p w14:paraId="1839F2AF" w14:textId="77777777" w:rsidR="0041162E" w:rsidRDefault="0041162E" w:rsidP="0041162E"/>
    <w:p w14:paraId="021FE67D" w14:textId="77777777" w:rsidR="0041162E" w:rsidRDefault="0041162E" w:rsidP="0041162E"/>
    <w:p w14:paraId="1CDA04C1" w14:textId="77777777" w:rsidR="0041162E" w:rsidRDefault="0041162E" w:rsidP="0041162E"/>
    <w:p w14:paraId="72F5348F" w14:textId="77777777" w:rsidR="0041162E" w:rsidRDefault="0041162E" w:rsidP="0041162E"/>
    <w:p w14:paraId="43EE37A1" w14:textId="77777777" w:rsidR="0041162E" w:rsidRDefault="0041162E" w:rsidP="0041162E"/>
    <w:p w14:paraId="24D8E1B3" w14:textId="77777777" w:rsidR="0041162E" w:rsidRDefault="0041162E" w:rsidP="0041162E"/>
    <w:p w14:paraId="2F574B12" w14:textId="77777777" w:rsidR="0041162E" w:rsidRDefault="0041162E" w:rsidP="0041162E"/>
    <w:p w14:paraId="42E7D079" w14:textId="77777777" w:rsidR="0041162E" w:rsidRDefault="0041162E" w:rsidP="0041162E"/>
    <w:p w14:paraId="5235911D" w14:textId="77777777" w:rsidR="0041162E" w:rsidRDefault="0041162E" w:rsidP="0041162E"/>
    <w:p w14:paraId="6C0CF999" w14:textId="77777777" w:rsidR="0041162E" w:rsidRDefault="0041162E" w:rsidP="0041162E"/>
    <w:p w14:paraId="48D04A48" w14:textId="77777777" w:rsidR="0041162E" w:rsidRDefault="0041162E" w:rsidP="0041162E"/>
    <w:p w14:paraId="79BE94FA" w14:textId="77777777" w:rsidR="0041162E" w:rsidRDefault="0041162E" w:rsidP="0041162E"/>
    <w:tbl>
      <w:tblPr>
        <w:tblW w:w="4848" w:type="pct"/>
        <w:tblLook w:val="0000" w:firstRow="0" w:lastRow="0" w:firstColumn="0" w:lastColumn="0" w:noHBand="0" w:noVBand="0"/>
      </w:tblPr>
      <w:tblGrid>
        <w:gridCol w:w="3456"/>
        <w:gridCol w:w="5131"/>
      </w:tblGrid>
      <w:tr w:rsidR="0041162E" w:rsidRPr="00CC642D" w14:paraId="25ED2C1F" w14:textId="77777777" w:rsidTr="005966EC">
        <w:tc>
          <w:tcPr>
            <w:tcW w:w="1967" w:type="pct"/>
          </w:tcPr>
          <w:p w14:paraId="1F663F72" w14:textId="77777777" w:rsidR="0041162E" w:rsidRPr="00CC642D" w:rsidRDefault="0041162E" w:rsidP="005966EC">
            <w:pPr>
              <w:jc w:val="center"/>
            </w:pPr>
            <w:r>
              <w:br w:type="page"/>
            </w:r>
          </w:p>
          <w:p w14:paraId="309CBF5F" w14:textId="77777777" w:rsidR="0041162E" w:rsidRPr="00CC642D" w:rsidRDefault="0041162E" w:rsidP="005966EC">
            <w:pPr>
              <w:jc w:val="center"/>
            </w:pPr>
            <w:r>
              <w:t>Start Position</w:t>
            </w:r>
          </w:p>
          <w:p w14:paraId="086679E1" w14:textId="77777777" w:rsidR="0041162E" w:rsidRDefault="0041162E" w:rsidP="005966EC">
            <w:pPr>
              <w:jc w:val="center"/>
            </w:pPr>
            <w:r>
              <w:rPr>
                <w:noProof/>
              </w:rPr>
              <w:drawing>
                <wp:inline distT="0" distB="0" distL="0" distR="0" wp14:anchorId="046ACF5E" wp14:editId="10A1E9E5">
                  <wp:extent cx="2057400" cy="2743200"/>
                  <wp:effectExtent l="0" t="0" r="0" b="0"/>
                  <wp:docPr id="12" name="Picture 12" descr="DSCN6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SCN6109"/>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057400" cy="2743200"/>
                          </a:xfrm>
                          <a:prstGeom prst="rect">
                            <a:avLst/>
                          </a:prstGeom>
                          <a:noFill/>
                          <a:ln>
                            <a:noFill/>
                          </a:ln>
                        </pic:spPr>
                      </pic:pic>
                    </a:graphicData>
                  </a:graphic>
                </wp:inline>
              </w:drawing>
            </w:r>
          </w:p>
          <w:p w14:paraId="5E5E6276" w14:textId="77777777" w:rsidR="0041162E" w:rsidRDefault="0041162E" w:rsidP="005966EC">
            <w:pPr>
              <w:jc w:val="center"/>
            </w:pPr>
          </w:p>
          <w:p w14:paraId="65F42BC5" w14:textId="77777777" w:rsidR="0041162E" w:rsidRDefault="0041162E" w:rsidP="005966EC">
            <w:pPr>
              <w:jc w:val="center"/>
            </w:pPr>
            <w:r>
              <w:t>End Position</w:t>
            </w:r>
          </w:p>
          <w:p w14:paraId="63401BC7" w14:textId="77777777" w:rsidR="0041162E" w:rsidRDefault="0041162E" w:rsidP="005966EC">
            <w:pPr>
              <w:jc w:val="center"/>
            </w:pPr>
            <w:r>
              <w:rPr>
                <w:noProof/>
              </w:rPr>
              <w:drawing>
                <wp:inline distT="0" distB="0" distL="0" distR="0" wp14:anchorId="2E96B821" wp14:editId="67229DD5">
                  <wp:extent cx="2057400" cy="2743200"/>
                  <wp:effectExtent l="0" t="0" r="0" b="0"/>
                  <wp:docPr id="13" name="Picture 13" descr="DSCN6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SCN6110"/>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057400" cy="2743200"/>
                          </a:xfrm>
                          <a:prstGeom prst="rect">
                            <a:avLst/>
                          </a:prstGeom>
                          <a:noFill/>
                          <a:ln>
                            <a:noFill/>
                          </a:ln>
                        </pic:spPr>
                      </pic:pic>
                    </a:graphicData>
                  </a:graphic>
                </wp:inline>
              </w:drawing>
            </w:r>
          </w:p>
          <w:p w14:paraId="2D767AC2" w14:textId="77777777" w:rsidR="0041162E" w:rsidRPr="00CC642D" w:rsidRDefault="0041162E" w:rsidP="005966EC">
            <w:pPr>
              <w:jc w:val="center"/>
            </w:pPr>
          </w:p>
        </w:tc>
        <w:tc>
          <w:tcPr>
            <w:tcW w:w="3033" w:type="pct"/>
          </w:tcPr>
          <w:p w14:paraId="355039AC" w14:textId="77777777" w:rsidR="0041162E" w:rsidRPr="00CC642D" w:rsidRDefault="0041162E" w:rsidP="005966EC">
            <w:pPr>
              <w:jc w:val="both"/>
            </w:pPr>
          </w:p>
          <w:p w14:paraId="61C1431D" w14:textId="77777777" w:rsidR="0041162E" w:rsidRPr="00CC642D" w:rsidRDefault="0041162E" w:rsidP="005966EC">
            <w:pPr>
              <w:jc w:val="both"/>
            </w:pPr>
          </w:p>
          <w:p w14:paraId="4E38A240" w14:textId="77777777" w:rsidR="0041162E" w:rsidRDefault="0041162E" w:rsidP="005966EC">
            <w:pPr>
              <w:jc w:val="both"/>
            </w:pPr>
            <w:r>
              <w:t xml:space="preserve">Figure </w:t>
            </w:r>
            <w:r w:rsidRPr="00CC642D">
              <w:t>4. STANDING HIP A</w:t>
            </w:r>
            <w:r>
              <w:t>D</w:t>
            </w:r>
            <w:r w:rsidRPr="00CC642D">
              <w:t>DUCTION</w:t>
            </w:r>
          </w:p>
          <w:p w14:paraId="6DB54E9C" w14:textId="77777777" w:rsidR="0041162E" w:rsidRPr="00CC642D" w:rsidRDefault="0041162E" w:rsidP="005966EC">
            <w:pPr>
              <w:jc w:val="both"/>
            </w:pPr>
          </w:p>
          <w:p w14:paraId="5F959CF3" w14:textId="77777777" w:rsidR="0041162E" w:rsidRDefault="0041162E" w:rsidP="005966EC">
            <w:pPr>
              <w:jc w:val="both"/>
            </w:pPr>
            <w:r>
              <w:t xml:space="preserve">a) </w:t>
            </w:r>
            <w:r w:rsidRPr="00CC642D">
              <w:t>Loop the elastic band around your ankle and attach the elastic so it loops around a stationary object near the floor (for example a table leg or railing pole).  Stand with the band to the side closest to the exercising leg so that the band rests just above your ankle. Keep your hands to your sides and stand tall (chin up, abdominals tight and not letting your pelvis or trunk move).  Keeping your back straight slowly move your leg (try to keep it as straight as possible) inwards towards your other leg against the resistance of the elastic.  Try to avoid leaning or bending over while performing the exercise (hold onto something if you need to). Hold briefly at this position then allow your foot to return to the start position. Do 3 sets of 10 repetitions gradually progressing to 20 repetitions. Fatigue should be felt in the inner thigh/groin region.</w:t>
            </w:r>
          </w:p>
          <w:p w14:paraId="09B2EDDF" w14:textId="77777777" w:rsidR="0041162E" w:rsidRDefault="0041162E" w:rsidP="005966EC">
            <w:pPr>
              <w:jc w:val="both"/>
            </w:pPr>
          </w:p>
          <w:p w14:paraId="305C4474" w14:textId="77777777" w:rsidR="0041162E" w:rsidRPr="00CC642D" w:rsidRDefault="0041162E" w:rsidP="005966EC">
            <w:pPr>
              <w:jc w:val="both"/>
            </w:pPr>
            <w:r>
              <w:t xml:space="preserve">b) </w:t>
            </w:r>
            <w:r w:rsidRPr="00CC642D">
              <w:t xml:space="preserve">Alternatively this exercise can be performed </w:t>
            </w:r>
            <w:r>
              <w:t>lying on your side with your bottom leg straight and your top leg bent (knee close to your chest in a comfortable position</w:t>
            </w:r>
            <w:r w:rsidRPr="00CC642D">
              <w:t xml:space="preserve">.  Keeping your </w:t>
            </w:r>
            <w:r>
              <w:t>bottom leg</w:t>
            </w:r>
            <w:r w:rsidRPr="00CC642D">
              <w:t xml:space="preserve"> straight slowly </w:t>
            </w:r>
            <w:r>
              <w:t xml:space="preserve">raise your leg of off the ground bringing it towards your over leg. </w:t>
            </w:r>
            <w:r w:rsidRPr="00CC642D">
              <w:t xml:space="preserve">Hold briefly at this position then allow </w:t>
            </w:r>
            <w:r>
              <w:t>your leg</w:t>
            </w:r>
            <w:r w:rsidRPr="00CC642D">
              <w:t xml:space="preserve"> to return to the start position. Do 3 sets of 10 repetitions gradually progressing to 20 repetitions. Fatigue should be felt in the anterior thigh region.</w:t>
            </w:r>
          </w:p>
          <w:p w14:paraId="5EBAD1B5" w14:textId="77777777" w:rsidR="0041162E" w:rsidRDefault="0041162E" w:rsidP="005966EC">
            <w:pPr>
              <w:jc w:val="both"/>
            </w:pPr>
          </w:p>
          <w:p w14:paraId="400BF61A" w14:textId="77777777" w:rsidR="0041162E" w:rsidRPr="00CC642D" w:rsidRDefault="0041162E" w:rsidP="005966EC">
            <w:pPr>
              <w:jc w:val="both"/>
            </w:pPr>
          </w:p>
        </w:tc>
      </w:tr>
    </w:tbl>
    <w:p w14:paraId="16C27196" w14:textId="77777777" w:rsidR="0041162E" w:rsidRDefault="0041162E" w:rsidP="0041162E"/>
    <w:p w14:paraId="3C8C568B" w14:textId="77777777" w:rsidR="0041162E" w:rsidRDefault="0041162E" w:rsidP="0041162E"/>
    <w:p w14:paraId="6EE0DE2C" w14:textId="77777777" w:rsidR="0041162E" w:rsidRDefault="0041162E" w:rsidP="0041162E"/>
    <w:p w14:paraId="43B8295B" w14:textId="77777777" w:rsidR="0041162E" w:rsidRDefault="0041162E" w:rsidP="0041162E"/>
    <w:p w14:paraId="0B176D24" w14:textId="77777777" w:rsidR="0041162E" w:rsidRDefault="0041162E" w:rsidP="0041162E"/>
    <w:p w14:paraId="1CC2B2D5" w14:textId="77777777" w:rsidR="0041162E" w:rsidRDefault="0041162E" w:rsidP="0041162E"/>
    <w:p w14:paraId="7453440E" w14:textId="77777777" w:rsidR="0041162E" w:rsidRDefault="0041162E" w:rsidP="0041162E"/>
    <w:p w14:paraId="3966D382" w14:textId="77777777" w:rsidR="0041162E" w:rsidRDefault="0041162E" w:rsidP="0041162E"/>
    <w:p w14:paraId="38CCF6F9" w14:textId="77777777" w:rsidR="0041162E" w:rsidRDefault="0041162E" w:rsidP="0041162E"/>
    <w:p w14:paraId="2A2B72A5" w14:textId="77777777" w:rsidR="0041162E" w:rsidRDefault="0041162E" w:rsidP="0041162E"/>
    <w:p w14:paraId="5FD9E2A8" w14:textId="77777777" w:rsidR="0041162E" w:rsidRDefault="0041162E" w:rsidP="0041162E"/>
    <w:tbl>
      <w:tblPr>
        <w:tblW w:w="4848" w:type="pct"/>
        <w:tblLook w:val="0000" w:firstRow="0" w:lastRow="0" w:firstColumn="0" w:lastColumn="0" w:noHBand="0" w:noVBand="0"/>
      </w:tblPr>
      <w:tblGrid>
        <w:gridCol w:w="3456"/>
        <w:gridCol w:w="5131"/>
      </w:tblGrid>
      <w:tr w:rsidR="0041162E" w:rsidRPr="00CC642D" w14:paraId="47A9AE89" w14:textId="77777777" w:rsidTr="005966EC">
        <w:tc>
          <w:tcPr>
            <w:tcW w:w="1967" w:type="pct"/>
          </w:tcPr>
          <w:p w14:paraId="44D92225" w14:textId="77777777" w:rsidR="0041162E" w:rsidRPr="00CC642D" w:rsidRDefault="0041162E" w:rsidP="005966EC">
            <w:pPr>
              <w:jc w:val="center"/>
            </w:pPr>
          </w:p>
          <w:p w14:paraId="58FFBA7C" w14:textId="77777777" w:rsidR="0041162E" w:rsidRPr="00CC642D" w:rsidRDefault="0041162E" w:rsidP="005966EC">
            <w:pPr>
              <w:jc w:val="center"/>
            </w:pPr>
          </w:p>
          <w:p w14:paraId="65A2071A" w14:textId="77777777" w:rsidR="0041162E" w:rsidRDefault="0041162E" w:rsidP="005966EC">
            <w:pPr>
              <w:jc w:val="center"/>
            </w:pPr>
            <w:r>
              <w:t>Start Position</w:t>
            </w:r>
          </w:p>
          <w:p w14:paraId="13F76B68" w14:textId="77777777" w:rsidR="0041162E" w:rsidRDefault="0041162E" w:rsidP="005966EC">
            <w:pPr>
              <w:jc w:val="center"/>
            </w:pPr>
            <w:r>
              <w:rPr>
                <w:noProof/>
              </w:rPr>
              <w:drawing>
                <wp:inline distT="0" distB="0" distL="0" distR="0" wp14:anchorId="360DD809" wp14:editId="4C259B13">
                  <wp:extent cx="2057400" cy="2743200"/>
                  <wp:effectExtent l="0" t="0" r="0" b="0"/>
                  <wp:docPr id="14" name="Picture 14" descr="DSCN6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SCN611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057400" cy="2743200"/>
                          </a:xfrm>
                          <a:prstGeom prst="rect">
                            <a:avLst/>
                          </a:prstGeom>
                          <a:noFill/>
                          <a:ln>
                            <a:noFill/>
                          </a:ln>
                        </pic:spPr>
                      </pic:pic>
                    </a:graphicData>
                  </a:graphic>
                </wp:inline>
              </w:drawing>
            </w:r>
          </w:p>
          <w:p w14:paraId="15E02B08" w14:textId="77777777" w:rsidR="0041162E" w:rsidRDefault="0041162E" w:rsidP="005966EC">
            <w:pPr>
              <w:jc w:val="center"/>
            </w:pPr>
          </w:p>
          <w:p w14:paraId="53DF98DD" w14:textId="77777777" w:rsidR="0041162E" w:rsidRDefault="0041162E" w:rsidP="005966EC">
            <w:pPr>
              <w:jc w:val="center"/>
            </w:pPr>
            <w:r>
              <w:t>End Position</w:t>
            </w:r>
          </w:p>
          <w:p w14:paraId="43F830A6" w14:textId="77777777" w:rsidR="0041162E" w:rsidRDefault="0041162E" w:rsidP="005966EC">
            <w:pPr>
              <w:jc w:val="center"/>
            </w:pPr>
            <w:r>
              <w:rPr>
                <w:noProof/>
              </w:rPr>
              <w:drawing>
                <wp:inline distT="0" distB="0" distL="0" distR="0" wp14:anchorId="59BAFE85" wp14:editId="75C30D41">
                  <wp:extent cx="2057400" cy="2743200"/>
                  <wp:effectExtent l="0" t="0" r="0" b="0"/>
                  <wp:docPr id="15" name="Picture 15" descr="DSCN6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SCN611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057400" cy="2743200"/>
                          </a:xfrm>
                          <a:prstGeom prst="rect">
                            <a:avLst/>
                          </a:prstGeom>
                          <a:noFill/>
                          <a:ln>
                            <a:noFill/>
                          </a:ln>
                        </pic:spPr>
                      </pic:pic>
                    </a:graphicData>
                  </a:graphic>
                </wp:inline>
              </w:drawing>
            </w:r>
          </w:p>
          <w:p w14:paraId="236F2C65" w14:textId="77777777" w:rsidR="0041162E" w:rsidRPr="00CC642D" w:rsidRDefault="0041162E" w:rsidP="005966EC">
            <w:pPr>
              <w:jc w:val="center"/>
            </w:pPr>
          </w:p>
        </w:tc>
        <w:tc>
          <w:tcPr>
            <w:tcW w:w="3033" w:type="pct"/>
          </w:tcPr>
          <w:p w14:paraId="7B06DB3B" w14:textId="77777777" w:rsidR="0041162E" w:rsidRPr="00CC642D" w:rsidRDefault="0041162E" w:rsidP="005966EC">
            <w:pPr>
              <w:jc w:val="both"/>
            </w:pPr>
          </w:p>
          <w:p w14:paraId="51155DA5" w14:textId="77777777" w:rsidR="0041162E" w:rsidRPr="00CC642D" w:rsidRDefault="0041162E" w:rsidP="005966EC">
            <w:pPr>
              <w:jc w:val="both"/>
            </w:pPr>
          </w:p>
          <w:p w14:paraId="3BB65C7B" w14:textId="77777777" w:rsidR="0041162E" w:rsidRDefault="0041162E" w:rsidP="005966EC">
            <w:pPr>
              <w:jc w:val="both"/>
            </w:pPr>
            <w:r>
              <w:t xml:space="preserve">Figure </w:t>
            </w:r>
            <w:r w:rsidRPr="00CC642D">
              <w:t>5. STANDING HIP EXTENSION:</w:t>
            </w:r>
          </w:p>
          <w:p w14:paraId="5E06B6D8" w14:textId="77777777" w:rsidR="0041162E" w:rsidRPr="00CC642D" w:rsidRDefault="0041162E" w:rsidP="005966EC">
            <w:pPr>
              <w:jc w:val="both"/>
            </w:pPr>
          </w:p>
          <w:p w14:paraId="42A16658" w14:textId="77777777" w:rsidR="0041162E" w:rsidRDefault="0041162E" w:rsidP="005966EC">
            <w:pPr>
              <w:jc w:val="both"/>
            </w:pPr>
            <w:r w:rsidRPr="00CC642D">
              <w:t>Loop the elastic band around your ankle and attach the elastic so it loops around a stationary object near the floor (for example a table leg or railing pole).  Stand facing the attachment of the band so that the band rests just above your ankle. Keep your hands to your sides and stand tall (chin up, abdominals tight and not letting your pelvis or trunk move). Keeping your back straight slowly move your leg (try to keep it as straight as possible) backwards against the resistance of the elastic. Try to avoid leaning or bending over while performing the exercise (hold onto something if you need to).  Hold briefly at this position then allow the foot to return to the start position. Do 3 sets of 10 repetitions gradually progressing to 20 repetitions. Fatigue should be felt in the buttock region.</w:t>
            </w:r>
          </w:p>
          <w:p w14:paraId="44E00AB2" w14:textId="77777777" w:rsidR="0041162E" w:rsidRDefault="0041162E" w:rsidP="005966EC">
            <w:pPr>
              <w:jc w:val="both"/>
            </w:pPr>
          </w:p>
          <w:p w14:paraId="62072880" w14:textId="77777777" w:rsidR="0041162E" w:rsidRPr="00CC642D" w:rsidRDefault="0041162E" w:rsidP="005966EC">
            <w:pPr>
              <w:jc w:val="both"/>
            </w:pPr>
          </w:p>
        </w:tc>
      </w:tr>
    </w:tbl>
    <w:p w14:paraId="53999728" w14:textId="77777777" w:rsidR="0041162E" w:rsidRDefault="0041162E" w:rsidP="0041162E"/>
    <w:p w14:paraId="4648CE1F" w14:textId="77777777" w:rsidR="0041162E" w:rsidRDefault="0041162E" w:rsidP="0041162E"/>
    <w:p w14:paraId="72184703" w14:textId="77777777" w:rsidR="0041162E" w:rsidRDefault="0041162E" w:rsidP="0041162E"/>
    <w:p w14:paraId="2869306F" w14:textId="77777777" w:rsidR="0041162E" w:rsidRDefault="0041162E" w:rsidP="0041162E"/>
    <w:p w14:paraId="6673CCFE" w14:textId="77777777" w:rsidR="0041162E" w:rsidRDefault="0041162E" w:rsidP="0041162E"/>
    <w:p w14:paraId="038C0EBC" w14:textId="77777777" w:rsidR="0041162E" w:rsidRDefault="0041162E" w:rsidP="0041162E"/>
    <w:p w14:paraId="2F1DE956" w14:textId="77777777" w:rsidR="0041162E" w:rsidRDefault="0041162E" w:rsidP="0041162E"/>
    <w:p w14:paraId="298D5412" w14:textId="77777777" w:rsidR="0041162E" w:rsidRDefault="0041162E" w:rsidP="0041162E"/>
    <w:tbl>
      <w:tblPr>
        <w:tblW w:w="4848" w:type="pct"/>
        <w:tblLook w:val="0000" w:firstRow="0" w:lastRow="0" w:firstColumn="0" w:lastColumn="0" w:noHBand="0" w:noVBand="0"/>
      </w:tblPr>
      <w:tblGrid>
        <w:gridCol w:w="3456"/>
        <w:gridCol w:w="5131"/>
      </w:tblGrid>
      <w:tr w:rsidR="0041162E" w:rsidRPr="00CC642D" w14:paraId="4D7D4616" w14:textId="77777777" w:rsidTr="005966EC">
        <w:tc>
          <w:tcPr>
            <w:tcW w:w="1967" w:type="pct"/>
          </w:tcPr>
          <w:p w14:paraId="2DDF097C" w14:textId="77777777" w:rsidR="0041162E" w:rsidRPr="00CC642D" w:rsidRDefault="0041162E" w:rsidP="005966EC">
            <w:pPr>
              <w:jc w:val="center"/>
            </w:pPr>
          </w:p>
          <w:p w14:paraId="607BB6CE" w14:textId="77777777" w:rsidR="0041162E" w:rsidRPr="00CC642D" w:rsidRDefault="0041162E" w:rsidP="005966EC">
            <w:pPr>
              <w:jc w:val="center"/>
            </w:pPr>
          </w:p>
          <w:p w14:paraId="0520F819" w14:textId="77777777" w:rsidR="0041162E" w:rsidRDefault="0041162E" w:rsidP="005966EC">
            <w:pPr>
              <w:jc w:val="center"/>
            </w:pPr>
            <w:r>
              <w:t>Start Position</w:t>
            </w:r>
          </w:p>
          <w:p w14:paraId="5CDA82D7" w14:textId="77777777" w:rsidR="0041162E" w:rsidRDefault="0041162E" w:rsidP="005966EC">
            <w:pPr>
              <w:jc w:val="center"/>
            </w:pPr>
            <w:r>
              <w:rPr>
                <w:noProof/>
              </w:rPr>
              <w:drawing>
                <wp:inline distT="0" distB="0" distL="0" distR="0" wp14:anchorId="56E067C1" wp14:editId="79F93BBD">
                  <wp:extent cx="2057400" cy="2743200"/>
                  <wp:effectExtent l="0" t="0" r="0" b="0"/>
                  <wp:docPr id="16" name="Picture 16" descr="DSCN6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DSCN611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057400" cy="2743200"/>
                          </a:xfrm>
                          <a:prstGeom prst="rect">
                            <a:avLst/>
                          </a:prstGeom>
                          <a:noFill/>
                          <a:ln>
                            <a:noFill/>
                          </a:ln>
                        </pic:spPr>
                      </pic:pic>
                    </a:graphicData>
                  </a:graphic>
                </wp:inline>
              </w:drawing>
            </w:r>
          </w:p>
          <w:p w14:paraId="45DA4EF1" w14:textId="77777777" w:rsidR="0041162E" w:rsidRDefault="0041162E" w:rsidP="005966EC">
            <w:pPr>
              <w:jc w:val="center"/>
            </w:pPr>
          </w:p>
          <w:p w14:paraId="63134F69" w14:textId="77777777" w:rsidR="0041162E" w:rsidRDefault="0041162E" w:rsidP="005966EC">
            <w:pPr>
              <w:jc w:val="center"/>
            </w:pPr>
            <w:r>
              <w:t>End Position</w:t>
            </w:r>
          </w:p>
          <w:p w14:paraId="76DA6381" w14:textId="77777777" w:rsidR="0041162E" w:rsidRPr="00CC642D" w:rsidRDefault="0041162E" w:rsidP="005966EC">
            <w:pPr>
              <w:jc w:val="center"/>
            </w:pPr>
            <w:r>
              <w:rPr>
                <w:noProof/>
              </w:rPr>
              <w:drawing>
                <wp:inline distT="0" distB="0" distL="0" distR="0" wp14:anchorId="6975BFB0" wp14:editId="6547B0DB">
                  <wp:extent cx="2057400" cy="2743200"/>
                  <wp:effectExtent l="0" t="0" r="0" b="0"/>
                  <wp:docPr id="17" name="Picture 17" descr="DSCN6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DSCN611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057400" cy="2743200"/>
                          </a:xfrm>
                          <a:prstGeom prst="rect">
                            <a:avLst/>
                          </a:prstGeom>
                          <a:noFill/>
                          <a:ln>
                            <a:noFill/>
                          </a:ln>
                        </pic:spPr>
                      </pic:pic>
                    </a:graphicData>
                  </a:graphic>
                </wp:inline>
              </w:drawing>
            </w:r>
          </w:p>
          <w:p w14:paraId="33284F70" w14:textId="77777777" w:rsidR="0041162E" w:rsidRPr="00CC642D" w:rsidRDefault="0041162E" w:rsidP="005966EC">
            <w:pPr>
              <w:jc w:val="center"/>
            </w:pPr>
          </w:p>
        </w:tc>
        <w:tc>
          <w:tcPr>
            <w:tcW w:w="3033" w:type="pct"/>
          </w:tcPr>
          <w:p w14:paraId="2C7C5408" w14:textId="77777777" w:rsidR="0041162E" w:rsidRPr="00CC642D" w:rsidRDefault="0041162E" w:rsidP="005966EC">
            <w:pPr>
              <w:jc w:val="both"/>
            </w:pPr>
          </w:p>
          <w:p w14:paraId="38B0704D" w14:textId="77777777" w:rsidR="0041162E" w:rsidRPr="00CC642D" w:rsidRDefault="0041162E" w:rsidP="005966EC">
            <w:pPr>
              <w:jc w:val="both"/>
            </w:pPr>
          </w:p>
          <w:p w14:paraId="63D1190E" w14:textId="77777777" w:rsidR="0041162E" w:rsidRDefault="0041162E" w:rsidP="005966EC">
            <w:pPr>
              <w:jc w:val="both"/>
            </w:pPr>
            <w:r>
              <w:t xml:space="preserve">Figure </w:t>
            </w:r>
            <w:r w:rsidRPr="00CC642D">
              <w:t>6. STANDING HIP FLEXION:</w:t>
            </w:r>
          </w:p>
          <w:p w14:paraId="67BB1B2E" w14:textId="77777777" w:rsidR="0041162E" w:rsidRPr="00CC642D" w:rsidRDefault="0041162E" w:rsidP="005966EC">
            <w:pPr>
              <w:jc w:val="both"/>
            </w:pPr>
          </w:p>
          <w:p w14:paraId="100E9F89" w14:textId="77777777" w:rsidR="0041162E" w:rsidRDefault="0041162E" w:rsidP="005966EC">
            <w:pPr>
              <w:jc w:val="both"/>
            </w:pPr>
            <w:r>
              <w:t xml:space="preserve">a) </w:t>
            </w:r>
            <w:r w:rsidRPr="00CC642D">
              <w:t>Loop the elastic band around your ankle and attach the elastic so it loops around a stationary object near the floor (for example a table leg or railing pole).  Stand facing away from the attachment of the band so that the band rests just above your ankle. Keep your hands to your sides and stand tall (chin up, abdominals tight and not letting your pelvis or trunk move). Keeping your back straight slowly move your leg (try to keep it as straight as possible) forwards against the resistance of the elastic. Try to avoid leaning or bending over while performing the exercise (hold onto something if you need to).  Hold briefly at this position then allow the foot to return to the start position. Do 3 sets of 10 repetitions gradually progressing to 20 repetitions. Fatigue should be felt in the anterior thigh region.</w:t>
            </w:r>
          </w:p>
          <w:p w14:paraId="1C0B0CDC" w14:textId="77777777" w:rsidR="0041162E" w:rsidRPr="00CC642D" w:rsidRDefault="0041162E" w:rsidP="005966EC">
            <w:pPr>
              <w:jc w:val="both"/>
            </w:pPr>
          </w:p>
          <w:p w14:paraId="6EF90F56" w14:textId="77777777" w:rsidR="0041162E" w:rsidRPr="00CC642D" w:rsidRDefault="0041162E" w:rsidP="005966EC">
            <w:pPr>
              <w:jc w:val="both"/>
            </w:pPr>
            <w:r>
              <w:t xml:space="preserve">b) </w:t>
            </w:r>
            <w:r w:rsidRPr="00CC642D">
              <w:t>Alternatively this exercise can be performed sitting.  Sitting in a sturdy chair, loop the elastic around the top of the knee of the exercising leg and bring the ends of the band underneath the foot of the opposite leg to stabilize and create the resistance in the band. Keeping your back straight (not leaning forward) slowly flex the hip against the resistance of the band. Hold briefly at this position then allow the foot to return to the start position. Do 3 sets of 10 repetitions gradually progressing to 20 repetitions. Fatigue should be felt in the anterior thigh region.</w:t>
            </w:r>
          </w:p>
          <w:p w14:paraId="63CE5804" w14:textId="77777777" w:rsidR="0041162E" w:rsidRDefault="0041162E" w:rsidP="005966EC">
            <w:pPr>
              <w:jc w:val="both"/>
            </w:pPr>
          </w:p>
          <w:p w14:paraId="7E13825E" w14:textId="77777777" w:rsidR="0041162E" w:rsidRPr="00CC642D" w:rsidRDefault="0041162E" w:rsidP="005966EC">
            <w:pPr>
              <w:jc w:val="both"/>
            </w:pPr>
          </w:p>
        </w:tc>
      </w:tr>
    </w:tbl>
    <w:p w14:paraId="59F6903C" w14:textId="77777777" w:rsidR="0041162E" w:rsidRDefault="0041162E" w:rsidP="0041162E"/>
    <w:p w14:paraId="63082A42" w14:textId="77777777" w:rsidR="008C30CF" w:rsidRDefault="0041162E" w:rsidP="008C30CF">
      <w:pPr>
        <w:jc w:val="center"/>
      </w:pPr>
      <w:r w:rsidRPr="00CC642D">
        <w:br w:type="page"/>
      </w:r>
      <w:r w:rsidR="008C30CF">
        <w:t xml:space="preserve">HIP </w:t>
      </w:r>
      <w:r w:rsidRPr="00CC642D">
        <w:t>STRETCHING EXERCI</w:t>
      </w:r>
      <w:r w:rsidR="008C30CF">
        <w:t>SES</w:t>
      </w:r>
    </w:p>
    <w:p w14:paraId="4B4A055C" w14:textId="77777777" w:rsidR="0041162E" w:rsidRPr="00CC642D" w:rsidRDefault="008C30CF" w:rsidP="008C30CF">
      <w:pPr>
        <w:jc w:val="center"/>
      </w:pPr>
      <w:r>
        <w:t>(P</w:t>
      </w:r>
      <w:r w:rsidR="0041162E" w:rsidRPr="00CC642D">
        <w:t>ictures courtesy of David Lindsay, University of Calgary Sport Medicine Centre</w:t>
      </w:r>
      <w:r>
        <w:t>)</w:t>
      </w:r>
    </w:p>
    <w:p w14:paraId="71BC7D06" w14:textId="77777777" w:rsidR="0041162E" w:rsidRPr="00CC642D" w:rsidRDefault="0041162E" w:rsidP="0041162E"/>
    <w:p w14:paraId="671550E1" w14:textId="77777777" w:rsidR="0041162E" w:rsidRPr="00CC642D" w:rsidRDefault="0041162E" w:rsidP="0041162E"/>
    <w:tbl>
      <w:tblPr>
        <w:tblW w:w="4848" w:type="pct"/>
        <w:tblLook w:val="0000" w:firstRow="0" w:lastRow="0" w:firstColumn="0" w:lastColumn="0" w:noHBand="0" w:noVBand="0"/>
      </w:tblPr>
      <w:tblGrid>
        <w:gridCol w:w="3179"/>
        <w:gridCol w:w="5408"/>
      </w:tblGrid>
      <w:tr w:rsidR="0041162E" w:rsidRPr="00CC642D" w14:paraId="329A0C16" w14:textId="77777777" w:rsidTr="005966EC">
        <w:tc>
          <w:tcPr>
            <w:tcW w:w="1851" w:type="pct"/>
          </w:tcPr>
          <w:p w14:paraId="37CCB1C3" w14:textId="77777777" w:rsidR="0041162E" w:rsidRPr="00CC642D" w:rsidRDefault="0041162E" w:rsidP="005966EC">
            <w:pPr>
              <w:jc w:val="center"/>
            </w:pPr>
          </w:p>
          <w:p w14:paraId="42CC6081" w14:textId="77777777" w:rsidR="0041162E" w:rsidRPr="00CC642D" w:rsidRDefault="0041162E" w:rsidP="005966EC">
            <w:pPr>
              <w:jc w:val="center"/>
            </w:pPr>
            <w:r>
              <w:rPr>
                <w:noProof/>
              </w:rPr>
              <w:drawing>
                <wp:inline distT="0" distB="0" distL="0" distR="0" wp14:anchorId="0A58AD4F" wp14:editId="06FD6AD2">
                  <wp:extent cx="1054100" cy="1714500"/>
                  <wp:effectExtent l="0" t="0" r="12700" b="12700"/>
                  <wp:docPr id="18" name="Picture 18" descr="Hip Flex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Hip Flexor"/>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054100" cy="1714500"/>
                          </a:xfrm>
                          <a:prstGeom prst="rect">
                            <a:avLst/>
                          </a:prstGeom>
                          <a:noFill/>
                          <a:ln>
                            <a:noFill/>
                          </a:ln>
                        </pic:spPr>
                      </pic:pic>
                    </a:graphicData>
                  </a:graphic>
                </wp:inline>
              </w:drawing>
            </w:r>
          </w:p>
          <w:p w14:paraId="359F0676" w14:textId="77777777" w:rsidR="0041162E" w:rsidRPr="00CC642D" w:rsidRDefault="0041162E" w:rsidP="005966EC">
            <w:pPr>
              <w:jc w:val="both"/>
            </w:pPr>
          </w:p>
          <w:p w14:paraId="30C7AF4A" w14:textId="77777777" w:rsidR="0041162E" w:rsidRPr="00CC642D" w:rsidRDefault="0041162E" w:rsidP="005966EC"/>
        </w:tc>
        <w:tc>
          <w:tcPr>
            <w:tcW w:w="3149" w:type="pct"/>
          </w:tcPr>
          <w:p w14:paraId="779C7C3A" w14:textId="77777777" w:rsidR="0041162E" w:rsidRPr="00CC642D" w:rsidRDefault="0041162E" w:rsidP="005966EC">
            <w:pPr>
              <w:jc w:val="center"/>
            </w:pPr>
          </w:p>
          <w:p w14:paraId="4956AED0" w14:textId="77777777" w:rsidR="0041162E" w:rsidRPr="00CC642D" w:rsidRDefault="0041162E" w:rsidP="005966EC">
            <w:pPr>
              <w:jc w:val="center"/>
            </w:pPr>
          </w:p>
          <w:p w14:paraId="1D7D3137" w14:textId="77777777" w:rsidR="0041162E" w:rsidRDefault="0041162E" w:rsidP="005966EC">
            <w:pPr>
              <w:jc w:val="both"/>
            </w:pPr>
            <w:r>
              <w:t xml:space="preserve">Figure </w:t>
            </w:r>
            <w:r w:rsidRPr="00CC642D">
              <w:t xml:space="preserve">7. </w:t>
            </w:r>
            <w:r w:rsidRPr="00CC642D">
              <w:rPr>
                <w:u w:val="single"/>
              </w:rPr>
              <w:t>HIP FLEXOR STRETCH</w:t>
            </w:r>
            <w:r w:rsidRPr="00CC642D">
              <w:t xml:space="preserve">:  </w:t>
            </w:r>
          </w:p>
          <w:p w14:paraId="66D5C1AD" w14:textId="77777777" w:rsidR="0041162E" w:rsidRPr="00CC642D" w:rsidRDefault="0041162E" w:rsidP="005966EC">
            <w:pPr>
              <w:jc w:val="both"/>
            </w:pPr>
          </w:p>
          <w:p w14:paraId="3173FA9E" w14:textId="77777777" w:rsidR="0041162E" w:rsidRPr="00CC642D" w:rsidRDefault="0041162E" w:rsidP="005966EC">
            <w:pPr>
              <w:jc w:val="both"/>
            </w:pPr>
            <w:r w:rsidRPr="00CC642D">
              <w:t>Stand about 2-3 feet away from a chair or desk and place your left foot on the front edge of the chair/desk. Both feet should be aimed straight ahead. Draw in your belly button using your abdominal muscles. Tighten your right buttock to push your right hip forward until you feel a stretch at the front of the right hip. Keep your back vertical the whole time. Maintain the stretch for 15 seconds.</w:t>
            </w:r>
          </w:p>
          <w:p w14:paraId="49624109" w14:textId="77777777" w:rsidR="0041162E" w:rsidRDefault="0041162E" w:rsidP="005966EC">
            <w:pPr>
              <w:jc w:val="both"/>
            </w:pPr>
            <w:r w:rsidRPr="00CC642D">
              <w:t>(Progress to having both feet on the floor)</w:t>
            </w:r>
          </w:p>
          <w:p w14:paraId="5965D49A" w14:textId="77777777" w:rsidR="0041162E" w:rsidRPr="00CC642D" w:rsidRDefault="0041162E" w:rsidP="005966EC">
            <w:pPr>
              <w:jc w:val="both"/>
            </w:pPr>
          </w:p>
        </w:tc>
      </w:tr>
    </w:tbl>
    <w:p w14:paraId="5ACE704C" w14:textId="77777777" w:rsidR="0041162E" w:rsidRPr="00CC642D" w:rsidRDefault="0041162E" w:rsidP="0041162E"/>
    <w:p w14:paraId="3CB6F850" w14:textId="77777777" w:rsidR="0041162E" w:rsidRPr="00CC642D" w:rsidRDefault="0041162E" w:rsidP="0041162E"/>
    <w:tbl>
      <w:tblPr>
        <w:tblW w:w="4848" w:type="pct"/>
        <w:tblLook w:val="0000" w:firstRow="0" w:lastRow="0" w:firstColumn="0" w:lastColumn="0" w:noHBand="0" w:noVBand="0"/>
      </w:tblPr>
      <w:tblGrid>
        <w:gridCol w:w="3179"/>
        <w:gridCol w:w="5408"/>
      </w:tblGrid>
      <w:tr w:rsidR="0041162E" w:rsidRPr="00CC642D" w14:paraId="2FBCA84D" w14:textId="77777777" w:rsidTr="005966EC">
        <w:tc>
          <w:tcPr>
            <w:tcW w:w="1851" w:type="pct"/>
          </w:tcPr>
          <w:p w14:paraId="5260F3B2" w14:textId="77777777" w:rsidR="0041162E" w:rsidRPr="00CC642D" w:rsidRDefault="0041162E" w:rsidP="005966EC">
            <w:pPr>
              <w:jc w:val="center"/>
            </w:pPr>
          </w:p>
          <w:p w14:paraId="6C71DD50" w14:textId="77777777" w:rsidR="0041162E" w:rsidRPr="00CC642D" w:rsidRDefault="0041162E" w:rsidP="005966EC">
            <w:pPr>
              <w:jc w:val="center"/>
            </w:pPr>
            <w:r>
              <w:rPr>
                <w:noProof/>
              </w:rPr>
              <w:drawing>
                <wp:inline distT="0" distB="0" distL="0" distR="0" wp14:anchorId="42F7B9D4" wp14:editId="34A0D50E">
                  <wp:extent cx="914400" cy="1765300"/>
                  <wp:effectExtent l="0" t="0" r="0" b="12700"/>
                  <wp:docPr id="19" name="Picture 19" descr="Glut_Stretch_Si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Glut_Stretch_Sit"/>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914400" cy="1765300"/>
                          </a:xfrm>
                          <a:prstGeom prst="rect">
                            <a:avLst/>
                          </a:prstGeom>
                          <a:noFill/>
                          <a:ln>
                            <a:noFill/>
                          </a:ln>
                        </pic:spPr>
                      </pic:pic>
                    </a:graphicData>
                  </a:graphic>
                </wp:inline>
              </w:drawing>
            </w:r>
          </w:p>
          <w:p w14:paraId="6744243F" w14:textId="77777777" w:rsidR="0041162E" w:rsidRPr="00CC642D" w:rsidRDefault="0041162E" w:rsidP="005966EC">
            <w:pPr>
              <w:jc w:val="both"/>
            </w:pPr>
          </w:p>
          <w:p w14:paraId="3C2F6B2A" w14:textId="77777777" w:rsidR="0041162E" w:rsidRPr="00CC642D" w:rsidRDefault="0041162E" w:rsidP="005966EC"/>
        </w:tc>
        <w:tc>
          <w:tcPr>
            <w:tcW w:w="3149" w:type="pct"/>
          </w:tcPr>
          <w:p w14:paraId="022F01C7" w14:textId="77777777" w:rsidR="0041162E" w:rsidRPr="00CC642D" w:rsidRDefault="0041162E" w:rsidP="005966EC">
            <w:pPr>
              <w:jc w:val="center"/>
            </w:pPr>
          </w:p>
          <w:p w14:paraId="6063E8C3" w14:textId="77777777" w:rsidR="0041162E" w:rsidRPr="00CC642D" w:rsidRDefault="0041162E" w:rsidP="005966EC">
            <w:pPr>
              <w:jc w:val="center"/>
            </w:pPr>
          </w:p>
          <w:p w14:paraId="73E566E4" w14:textId="77777777" w:rsidR="0041162E" w:rsidRDefault="0041162E" w:rsidP="005966EC">
            <w:r>
              <w:t xml:space="preserve">Figure </w:t>
            </w:r>
            <w:r w:rsidRPr="00CC642D">
              <w:t xml:space="preserve">8. </w:t>
            </w:r>
            <w:r w:rsidRPr="00CC642D">
              <w:rPr>
                <w:u w:val="single"/>
              </w:rPr>
              <w:t>OUTER HIP STRETCH</w:t>
            </w:r>
            <w:r w:rsidRPr="00CC642D">
              <w:t>:</w:t>
            </w:r>
          </w:p>
          <w:p w14:paraId="42A938CE" w14:textId="77777777" w:rsidR="0041162E" w:rsidRPr="00CC642D" w:rsidRDefault="0041162E" w:rsidP="005966EC"/>
          <w:p w14:paraId="70F519F7" w14:textId="77777777" w:rsidR="0041162E" w:rsidRDefault="0041162E" w:rsidP="005966EC">
            <w:pPr>
              <w:jc w:val="both"/>
            </w:pPr>
            <w:r w:rsidRPr="00CC642D">
              <w:t xml:space="preserve">Sit on the front part of a chair and cross your legs by placing the outside of one ankle on top of the other knee. Slowly let the knee fall out to the side as far as comfortable. Bend forward at the waist slightly until you feel a stretch in the outside of this hip. Gently pushing the knee down further with your hand will increase the stretch. DO NOT FORCE - no pain should be experienced. Maintain the stretch for 15 seconds. </w:t>
            </w:r>
          </w:p>
          <w:p w14:paraId="05F1FE7D" w14:textId="77777777" w:rsidR="0041162E" w:rsidRPr="00CC642D" w:rsidRDefault="0041162E" w:rsidP="005966EC">
            <w:pPr>
              <w:jc w:val="both"/>
            </w:pPr>
          </w:p>
        </w:tc>
      </w:tr>
    </w:tbl>
    <w:p w14:paraId="73914FDC" w14:textId="77777777" w:rsidR="0041162E" w:rsidRPr="00CC642D" w:rsidRDefault="0041162E" w:rsidP="0041162E"/>
    <w:p w14:paraId="28B1AC7A" w14:textId="77777777" w:rsidR="0041162E" w:rsidRPr="00CC642D" w:rsidRDefault="0041162E" w:rsidP="0041162E"/>
    <w:p w14:paraId="43327A0B" w14:textId="77777777" w:rsidR="0041162E" w:rsidRDefault="0041162E" w:rsidP="0041162E"/>
    <w:p w14:paraId="0280DAE8" w14:textId="77777777" w:rsidR="0041162E" w:rsidRDefault="0041162E" w:rsidP="0041162E"/>
    <w:p w14:paraId="245AA0C5" w14:textId="77777777" w:rsidR="0041162E" w:rsidRDefault="0041162E" w:rsidP="0041162E"/>
    <w:p w14:paraId="43D658AC" w14:textId="77777777" w:rsidR="0041162E" w:rsidRDefault="0041162E" w:rsidP="0041162E"/>
    <w:p w14:paraId="11148452" w14:textId="77777777" w:rsidR="0041162E" w:rsidRDefault="0041162E" w:rsidP="0041162E"/>
    <w:p w14:paraId="5B24FC5A" w14:textId="77777777" w:rsidR="0041162E" w:rsidRDefault="0041162E" w:rsidP="0041162E"/>
    <w:p w14:paraId="34F1FC3C" w14:textId="77777777" w:rsidR="0041162E" w:rsidRDefault="0041162E" w:rsidP="0041162E"/>
    <w:p w14:paraId="42666715" w14:textId="77777777" w:rsidR="0041162E" w:rsidRDefault="0041162E" w:rsidP="0041162E"/>
    <w:p w14:paraId="6D8D6FEF" w14:textId="77777777" w:rsidR="0041162E" w:rsidRDefault="0041162E" w:rsidP="0041162E"/>
    <w:p w14:paraId="660C25D3" w14:textId="77777777" w:rsidR="0041162E" w:rsidRPr="00CC642D" w:rsidRDefault="0041162E" w:rsidP="0041162E"/>
    <w:tbl>
      <w:tblPr>
        <w:tblW w:w="4848" w:type="pct"/>
        <w:tblLook w:val="0000" w:firstRow="0" w:lastRow="0" w:firstColumn="0" w:lastColumn="0" w:noHBand="0" w:noVBand="0"/>
      </w:tblPr>
      <w:tblGrid>
        <w:gridCol w:w="3179"/>
        <w:gridCol w:w="5408"/>
      </w:tblGrid>
      <w:tr w:rsidR="0041162E" w:rsidRPr="00CC642D" w14:paraId="09C4352E" w14:textId="77777777" w:rsidTr="005966EC">
        <w:tc>
          <w:tcPr>
            <w:tcW w:w="1851" w:type="pct"/>
          </w:tcPr>
          <w:p w14:paraId="7B13EF2F" w14:textId="77777777" w:rsidR="0041162E" w:rsidRPr="00CC642D" w:rsidRDefault="0041162E" w:rsidP="005966EC">
            <w:pPr>
              <w:jc w:val="center"/>
            </w:pPr>
          </w:p>
          <w:p w14:paraId="46CBCE9E" w14:textId="77777777" w:rsidR="0041162E" w:rsidRPr="00CC642D" w:rsidRDefault="0041162E" w:rsidP="005966EC">
            <w:pPr>
              <w:jc w:val="center"/>
            </w:pPr>
            <w:r>
              <w:rPr>
                <w:noProof/>
              </w:rPr>
              <w:drawing>
                <wp:inline distT="0" distB="0" distL="0" distR="0" wp14:anchorId="191A482A" wp14:editId="204F3113">
                  <wp:extent cx="889000" cy="1765300"/>
                  <wp:effectExtent l="0" t="0" r="0" b="12700"/>
                  <wp:docPr id="20" name="Picture 20" descr="Qua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Quad"/>
                          <pic:cNvPicPr>
                            <a:picLocks noChangeAspect="1" noChangeArrowheads="1"/>
                          </pic:cNvPicPr>
                        </pic:nvPicPr>
                        <pic:blipFill>
                          <a:blip r:embed="rId16">
                            <a:extLst>
                              <a:ext uri="{28A0092B-C50C-407E-A947-70E740481C1C}">
                                <a14:useLocalDpi xmlns:a14="http://schemas.microsoft.com/office/drawing/2010/main" val="0"/>
                              </a:ext>
                            </a:extLst>
                          </a:blip>
                          <a:srcRect r="15576"/>
                          <a:stretch>
                            <a:fillRect/>
                          </a:stretch>
                        </pic:blipFill>
                        <pic:spPr bwMode="auto">
                          <a:xfrm>
                            <a:off x="0" y="0"/>
                            <a:ext cx="889000" cy="1765300"/>
                          </a:xfrm>
                          <a:prstGeom prst="rect">
                            <a:avLst/>
                          </a:prstGeom>
                          <a:noFill/>
                          <a:ln>
                            <a:noFill/>
                          </a:ln>
                        </pic:spPr>
                      </pic:pic>
                    </a:graphicData>
                  </a:graphic>
                </wp:inline>
              </w:drawing>
            </w:r>
          </w:p>
          <w:p w14:paraId="13C256A6" w14:textId="77777777" w:rsidR="0041162E" w:rsidRPr="00CC642D" w:rsidRDefault="0041162E" w:rsidP="005966EC"/>
        </w:tc>
        <w:tc>
          <w:tcPr>
            <w:tcW w:w="3149" w:type="pct"/>
          </w:tcPr>
          <w:p w14:paraId="2182CA37" w14:textId="77777777" w:rsidR="0041162E" w:rsidRPr="00CC642D" w:rsidRDefault="0041162E" w:rsidP="005966EC">
            <w:pPr>
              <w:jc w:val="center"/>
            </w:pPr>
          </w:p>
          <w:p w14:paraId="31946464" w14:textId="77777777" w:rsidR="0041162E" w:rsidRPr="00CC642D" w:rsidRDefault="0041162E" w:rsidP="005966EC">
            <w:pPr>
              <w:jc w:val="center"/>
            </w:pPr>
          </w:p>
          <w:p w14:paraId="24DC23F3" w14:textId="77777777" w:rsidR="0041162E" w:rsidRDefault="0041162E" w:rsidP="005966EC">
            <w:pPr>
              <w:jc w:val="both"/>
            </w:pPr>
            <w:r>
              <w:t xml:space="preserve">Figure </w:t>
            </w:r>
            <w:r w:rsidRPr="00CC642D">
              <w:t xml:space="preserve">9. </w:t>
            </w:r>
            <w:r w:rsidRPr="00CC642D">
              <w:rPr>
                <w:u w:val="single"/>
              </w:rPr>
              <w:t>QUADRICEP STRETCH</w:t>
            </w:r>
            <w:r w:rsidRPr="00CC642D">
              <w:t xml:space="preserve">:  </w:t>
            </w:r>
          </w:p>
          <w:p w14:paraId="2C5BF007" w14:textId="77777777" w:rsidR="0041162E" w:rsidRPr="00CC642D" w:rsidRDefault="0041162E" w:rsidP="005966EC">
            <w:pPr>
              <w:jc w:val="both"/>
            </w:pPr>
          </w:p>
          <w:p w14:paraId="5E1412B6" w14:textId="77777777" w:rsidR="0041162E" w:rsidRDefault="0041162E" w:rsidP="005966EC">
            <w:pPr>
              <w:jc w:val="both"/>
            </w:pPr>
            <w:r w:rsidRPr="00CC642D">
              <w:t xml:space="preserve">Steady yourself using a wall and bend your right knee and hold your right ankle with your hand. Keep your back straight and tighten your stomach by drawing in your belly button. Now position your right knee just </w:t>
            </w:r>
            <w:r w:rsidRPr="00CC642D">
              <w:rPr>
                <w:i/>
              </w:rPr>
              <w:t>behind</w:t>
            </w:r>
            <w:r w:rsidRPr="00CC642D">
              <w:t xml:space="preserve"> and </w:t>
            </w:r>
            <w:r w:rsidRPr="00CC642D">
              <w:rPr>
                <w:i/>
              </w:rPr>
              <w:t>touching</w:t>
            </w:r>
            <w:r w:rsidRPr="00CC642D">
              <w:t xml:space="preserve"> your straight left knee (your right knee cap will be pointing just behind your left heel). A stretch should be felt in the front of the right thigh. Hold for 15 seconds. </w:t>
            </w:r>
          </w:p>
          <w:p w14:paraId="431EA59C" w14:textId="77777777" w:rsidR="0041162E" w:rsidRPr="00CC642D" w:rsidRDefault="0041162E" w:rsidP="005966EC">
            <w:pPr>
              <w:jc w:val="both"/>
            </w:pPr>
          </w:p>
        </w:tc>
      </w:tr>
    </w:tbl>
    <w:p w14:paraId="4738E194" w14:textId="77777777" w:rsidR="0041162E" w:rsidRDefault="0041162E" w:rsidP="0041162E"/>
    <w:p w14:paraId="6C32C99F" w14:textId="77777777" w:rsidR="0041162E" w:rsidRPr="00CC642D" w:rsidRDefault="0041162E" w:rsidP="0041162E"/>
    <w:tbl>
      <w:tblPr>
        <w:tblW w:w="4848" w:type="pct"/>
        <w:tblLook w:val="0000" w:firstRow="0" w:lastRow="0" w:firstColumn="0" w:lastColumn="0" w:noHBand="0" w:noVBand="0"/>
      </w:tblPr>
      <w:tblGrid>
        <w:gridCol w:w="3179"/>
        <w:gridCol w:w="5408"/>
      </w:tblGrid>
      <w:tr w:rsidR="0041162E" w:rsidRPr="00CC642D" w14:paraId="3D849D91" w14:textId="77777777" w:rsidTr="005966EC">
        <w:tc>
          <w:tcPr>
            <w:tcW w:w="1851" w:type="pct"/>
          </w:tcPr>
          <w:p w14:paraId="736DD750" w14:textId="77777777" w:rsidR="0041162E" w:rsidRPr="00CC642D" w:rsidRDefault="0041162E" w:rsidP="005966EC">
            <w:pPr>
              <w:jc w:val="center"/>
            </w:pPr>
          </w:p>
          <w:p w14:paraId="57EA1052" w14:textId="77777777" w:rsidR="0041162E" w:rsidRPr="00CC642D" w:rsidRDefault="0041162E" w:rsidP="005966EC">
            <w:pPr>
              <w:jc w:val="center"/>
            </w:pPr>
            <w:r>
              <w:rPr>
                <w:noProof/>
              </w:rPr>
              <w:drawing>
                <wp:inline distT="0" distB="0" distL="0" distR="0" wp14:anchorId="191A7A20" wp14:editId="27CBD766">
                  <wp:extent cx="927100" cy="1714500"/>
                  <wp:effectExtent l="0" t="0" r="12700" b="12700"/>
                  <wp:docPr id="21" name="Picture 21" descr="Hamstr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Hamstring"/>
                          <pic:cNvPicPr>
                            <a:picLocks noChangeAspect="1" noChangeArrowheads="1"/>
                          </pic:cNvPicPr>
                        </pic:nvPicPr>
                        <pic:blipFill>
                          <a:blip r:embed="rId17">
                            <a:extLst>
                              <a:ext uri="{28A0092B-C50C-407E-A947-70E740481C1C}">
                                <a14:useLocalDpi xmlns:a14="http://schemas.microsoft.com/office/drawing/2010/main" val="0"/>
                              </a:ext>
                            </a:extLst>
                          </a:blip>
                          <a:srcRect r="8908"/>
                          <a:stretch>
                            <a:fillRect/>
                          </a:stretch>
                        </pic:blipFill>
                        <pic:spPr bwMode="auto">
                          <a:xfrm>
                            <a:off x="0" y="0"/>
                            <a:ext cx="927100" cy="1714500"/>
                          </a:xfrm>
                          <a:prstGeom prst="rect">
                            <a:avLst/>
                          </a:prstGeom>
                          <a:noFill/>
                          <a:ln>
                            <a:noFill/>
                          </a:ln>
                        </pic:spPr>
                      </pic:pic>
                    </a:graphicData>
                  </a:graphic>
                </wp:inline>
              </w:drawing>
            </w:r>
          </w:p>
        </w:tc>
        <w:tc>
          <w:tcPr>
            <w:tcW w:w="3149" w:type="pct"/>
          </w:tcPr>
          <w:p w14:paraId="49810828" w14:textId="77777777" w:rsidR="0041162E" w:rsidRPr="00CC642D" w:rsidRDefault="0041162E" w:rsidP="005966EC">
            <w:pPr>
              <w:jc w:val="center"/>
            </w:pPr>
          </w:p>
          <w:p w14:paraId="7622D5B9" w14:textId="77777777" w:rsidR="0041162E" w:rsidRPr="00CC642D" w:rsidRDefault="0041162E" w:rsidP="005966EC">
            <w:pPr>
              <w:jc w:val="center"/>
            </w:pPr>
          </w:p>
          <w:p w14:paraId="316E0954" w14:textId="77777777" w:rsidR="0041162E" w:rsidRDefault="0041162E" w:rsidP="005966EC">
            <w:pPr>
              <w:jc w:val="both"/>
            </w:pPr>
            <w:r>
              <w:t xml:space="preserve">Figure </w:t>
            </w:r>
            <w:r w:rsidRPr="00CC642D">
              <w:t xml:space="preserve">10. </w:t>
            </w:r>
            <w:r w:rsidRPr="00CC642D">
              <w:rPr>
                <w:u w:val="single"/>
              </w:rPr>
              <w:t>HAMSTRING STRETCH</w:t>
            </w:r>
            <w:r w:rsidRPr="00CC642D">
              <w:t xml:space="preserve">: </w:t>
            </w:r>
          </w:p>
          <w:p w14:paraId="65689D60" w14:textId="77777777" w:rsidR="0041162E" w:rsidRPr="00CC642D" w:rsidRDefault="0041162E" w:rsidP="005966EC">
            <w:pPr>
              <w:jc w:val="both"/>
            </w:pPr>
            <w:r w:rsidRPr="00CC642D">
              <w:t xml:space="preserve"> </w:t>
            </w:r>
          </w:p>
          <w:p w14:paraId="796A5F1D" w14:textId="77777777" w:rsidR="0041162E" w:rsidRPr="00CC642D" w:rsidRDefault="0041162E" w:rsidP="005966EC">
            <w:pPr>
              <w:jc w:val="both"/>
            </w:pPr>
            <w:r w:rsidRPr="00CC642D">
              <w:t xml:space="preserve">Steady yourself using a wall and step forward with your right foot 2-3 feet. Keeping your right knee straight, pull your right foot and toes back then slowly bend forward at the waist until you feel a stretch in the back of your right thigh and knee. Pushing your backside out and letting the left knee bend slightly will increase the stretch. Hold for 15 seconds. </w:t>
            </w:r>
          </w:p>
          <w:p w14:paraId="00CFC351" w14:textId="77777777" w:rsidR="0041162E" w:rsidRPr="00CC642D" w:rsidRDefault="0041162E" w:rsidP="005966EC">
            <w:pPr>
              <w:jc w:val="both"/>
            </w:pPr>
          </w:p>
        </w:tc>
      </w:tr>
    </w:tbl>
    <w:p w14:paraId="239DA4C9" w14:textId="77777777" w:rsidR="0041162E" w:rsidRPr="00CC642D" w:rsidRDefault="0041162E" w:rsidP="0041162E"/>
    <w:p w14:paraId="71C7818B" w14:textId="77777777" w:rsidR="0041162E" w:rsidRPr="00CC642D" w:rsidRDefault="0041162E" w:rsidP="0041162E"/>
    <w:p w14:paraId="0DC19920" w14:textId="77777777" w:rsidR="0041162E" w:rsidRPr="00CC642D" w:rsidRDefault="0041162E" w:rsidP="0041162E"/>
    <w:p w14:paraId="571C1C31" w14:textId="77777777" w:rsidR="0041162E" w:rsidRDefault="0041162E" w:rsidP="008C30CF">
      <w:pPr>
        <w:spacing w:line="360" w:lineRule="auto"/>
        <w:jc w:val="center"/>
      </w:pPr>
      <w:r w:rsidRPr="00CC642D">
        <w:br w:type="page"/>
      </w:r>
    </w:p>
    <w:p w14:paraId="6C726D26" w14:textId="77777777" w:rsidR="0041162E" w:rsidRPr="00CC642D" w:rsidRDefault="008C30CF" w:rsidP="0041162E">
      <w:pPr>
        <w:spacing w:line="480" w:lineRule="auto"/>
        <w:jc w:val="center"/>
      </w:pPr>
      <w:r>
        <w:t>LEG EXERCISE PROGRAM</w:t>
      </w:r>
    </w:p>
    <w:p w14:paraId="7CD2337A" w14:textId="77777777" w:rsidR="0041162E" w:rsidRPr="00CC642D" w:rsidRDefault="0041162E" w:rsidP="0041162E">
      <w:pPr>
        <w:spacing w:line="360" w:lineRule="auto"/>
        <w:ind w:firstLine="720"/>
        <w:jc w:val="both"/>
      </w:pPr>
      <w:r w:rsidRPr="00CC642D">
        <w:t xml:space="preserve">The purpose of </w:t>
      </w:r>
      <w:r>
        <w:t>this</w:t>
      </w:r>
      <w:r w:rsidRPr="00CC642D">
        <w:t xml:space="preserve"> program is to </w:t>
      </w:r>
      <w:r>
        <w:t xml:space="preserve">strengthen the </w:t>
      </w:r>
      <w:r w:rsidRPr="00CC642D">
        <w:t>muscle</w:t>
      </w:r>
      <w:r>
        <w:t>s of your legs</w:t>
      </w:r>
      <w:r w:rsidRPr="00CC642D">
        <w:t xml:space="preserve">. It has been </w:t>
      </w:r>
      <w:r>
        <w:t>shown</w:t>
      </w:r>
      <w:r w:rsidRPr="00CC642D">
        <w:t xml:space="preserve"> that</w:t>
      </w:r>
      <w:r>
        <w:t xml:space="preserve"> increasing the strength of the </w:t>
      </w:r>
      <w:r w:rsidRPr="00CC642D">
        <w:t>muscles</w:t>
      </w:r>
      <w:r>
        <w:t xml:space="preserve"> of the legs</w:t>
      </w:r>
      <w:r w:rsidRPr="00CC642D">
        <w:t xml:space="preserve"> helps to improve pain and function in knee osteoarthritis patients</w:t>
      </w:r>
      <w:r>
        <w:t>.</w:t>
      </w:r>
      <w:r w:rsidRPr="00CC642D">
        <w:fldChar w:fldCharType="begin"/>
      </w:r>
      <w:r w:rsidRPr="00CC642D">
        <w:instrText xml:space="preserve"> ADDIN EN.CITE &lt;EndNote&gt;&lt;Cite&gt;&lt;Author&gt;Topp&lt;/Author&gt;&lt;Year&gt;2002&lt;/Year&gt;&lt;RecNum&gt;153&lt;/RecNum&gt;&lt;record&gt;&lt;rec-number&gt;153&lt;/rec-number&gt;&lt;ref-type name='Journal Article'&gt;17&lt;/ref-type&gt;&lt;contributors&gt;&lt;authors&gt;&lt;author&gt;Topp, R.&lt;/author&gt;&lt;author&gt;Woolley, S.&lt;/author&gt;&lt;author&gt;Hornyak, J., 3rd&lt;/author&gt;&lt;author&gt;Khuder, S.&lt;/author&gt;&lt;author&gt;Kahaleh, B.&lt;/author&gt;&lt;/authors&gt;&lt;/contributors&gt;&lt;auth-address&gt;School of Nursing, Medical College of Georgia, Augusta, GA 30912, USA. rtopp@mail.mcg.edu&lt;/auth-address&gt;&lt;titles&gt;&lt;title&gt;The effect of dynamic versus isometric resistance training on pain and functioning among adults with osteoarthritis of the knee&lt;/title&gt;&lt;secondary-title&gt;Arch Phys Med Rehabil&lt;/secondary-title&gt;&lt;/titles&gt;&lt;periodical&gt;&lt;full-title&gt;Arch Phys Med Rehabil&lt;/full-title&gt;&lt;/periodical&gt;&lt;pages&gt;1187-95&lt;/pages&gt;&lt;volume&gt;83&lt;/volume&gt;&lt;number&gt;9&lt;/number&gt;&lt;keywords&gt;&lt;keyword&gt;Analysis of Variance&lt;/keyword&gt;&lt;keyword&gt;*Exercise Therapy&lt;/keyword&gt;&lt;keyword&gt;Female&lt;/keyword&gt;&lt;keyword&gt;Humans&lt;/keyword&gt;&lt;keyword&gt;Male&lt;/keyword&gt;&lt;keyword&gt;Osteoarthritis, Knee/physiopathology/*rehabilitation&lt;/keyword&gt;&lt;keyword&gt;Pain Measurement&lt;/keyword&gt;&lt;keyword&gt;Recovery of Function&lt;/keyword&gt;&lt;keyword&gt;Treatment Outcome&lt;/keyword&gt;&lt;/keywords&gt;&lt;dates&gt;&lt;year&gt;2002&lt;/year&gt;&lt;pub-dates&gt;&lt;date&gt;Sep&lt;/date&gt;&lt;/pub-dates&gt;&lt;/dates&gt;&lt;accession-num&gt;12235596&lt;/accession-num&gt;&lt;urls&gt;&lt;related-urls&gt;&lt;url&gt;http://www.ncbi.nlm.nih.gov/entrez/query.fcgi?cmd=Retrieve&amp;amp;db=PubMed&amp;amp;dopt=Citation&amp;amp;list_uids=12235596 &lt;/url&gt;&lt;/related-urls&gt;&lt;/urls&gt;&lt;/record&gt;&lt;/Cite&gt;&lt;Cite&gt;&lt;Author&gt;Borjesson&lt;/Author&gt;&lt;Year&gt;1996&lt;/Year&gt;&lt;RecNum&gt;154&lt;/RecNum&gt;&lt;record&gt;&lt;rec-number&gt;154&lt;/rec-number&gt;&lt;ref-type name='Journal Article'&gt;17&lt;/ref-type&gt;&lt;contributors&gt;&lt;authors&gt;&lt;author&gt;Borjesson, M.&lt;/author&gt;&lt;author&gt;Robertson, E.&lt;/author&gt;&lt;author&gt;Weidenhielm, L.&lt;/author&gt;&lt;author&gt;Mattsson, E.&lt;/author&gt;&lt;author&gt;Olsson, E.&lt;/author&gt;&lt;/authors&gt;&lt;/contributors&gt;&lt;auth-address&gt;Department of Orthopaedics, Karolinska Hospital, Sweden.&lt;/auth-address&gt;&lt;titles&gt;&lt;title&gt;Physiotherapy in knee osteoarthrosis: effect on pain and walking&lt;/title&gt;&lt;secondary-title&gt;Physiother Res Int&lt;/secondary-title&gt;&lt;/titles&gt;&lt;periodical&gt;&lt;full-title&gt;Physiother Res Int&lt;/full-title&gt;&lt;/periodical&gt;&lt;pages&gt;89-97&lt;/pages&gt;&lt;volume&gt;1&lt;/volume&gt;&lt;number&gt;2&lt;/number&gt;&lt;keywords&gt;&lt;keyword&gt;Aged&lt;/keyword&gt;&lt;keyword&gt;Exercise Therapy/*methods&lt;/keyword&gt;&lt;keyword&gt;Female&lt;/keyword&gt;&lt;keyword&gt;Humans&lt;/keyword&gt;&lt;keyword&gt;Isotonic Contraction&lt;/keyword&gt;&lt;keyword&gt;*Knee Joint&lt;/keyword&gt;&lt;keyword&gt;Male&lt;/keyword&gt;&lt;keyword&gt;Middle Aged&lt;/keyword&gt;&lt;keyword&gt;Osteoarthritis/classification/complications/physiopathology/*rehabilitatio&lt;/keyword&gt;&lt;keyword&gt;n&lt;/keyword&gt;&lt;keyword&gt;Pain/*etiology&lt;/keyword&gt;&lt;keyword&gt;Range of Motion, Articular&lt;/keyword&gt;&lt;keyword&gt;Severity of Illness Index&lt;/keyword&gt;&lt;keyword&gt;Treatment Outcome&lt;/keyword&gt;&lt;keyword&gt;*Walking&lt;/keyword&gt;&lt;/keywords&gt;&lt;dates&gt;&lt;year&gt;1996&lt;/year&gt;&lt;/dates&gt;&lt;accession-num&gt;9238726&lt;/accession-num&gt;&lt;urls&gt;&lt;related-urls&gt;&lt;url&gt;http://www.ncbi.nlm.nih.gov/entrez/query.fcgi?cmd=Retrieve&amp;amp;db=PubMed&amp;amp;dopt=Citation&amp;amp;list_uids=9238726 &lt;/url&gt;&lt;/related-urls&gt;&lt;/urls&gt;&lt;/record&gt;&lt;/Cite&gt;&lt;Cite&gt;&lt;Author&gt;van Baar&lt;/Author&gt;&lt;Year&gt;1998&lt;/Year&gt;&lt;RecNum&gt;155&lt;/RecNum&gt;&lt;record&gt;&lt;rec-number&gt;155&lt;/rec-number&gt;&lt;ref-type name='Journal Article'&gt;17&lt;/ref-type&gt;&lt;contributors&gt;&lt;authors&gt;&lt;author&gt;van Baar, M. E.&lt;/author&gt;&lt;author&gt;Dekker, J.&lt;/author&gt;&lt;author&gt;Oostendorp, R. A.&lt;/author&gt;&lt;author&gt;Bijl, D.&lt;/author&gt;&lt;author&gt;Voorn, T. B.&lt;/author&gt;&lt;author&gt;Lemmens, J. A.&lt;/author&gt;&lt;author&gt;Bijlsma, J. W.&lt;/author&gt;&lt;/authors&gt;&lt;/contributors&gt;&lt;auth-address&gt;Netherlands Institute of Primary Health Care, Utrecht. J.Dekker@nivel.nl&lt;/auth-address&gt;&lt;titles&gt;&lt;title&gt;The effectiveness of exercise therapy in patients with osteoarthritis of the hip or knee: a randomized clinical trial&lt;/title&gt;&lt;secondary-title&gt;J Rheumatol&lt;/secondary-title&gt;&lt;/titles&gt;&lt;periodical&gt;&lt;full-title&gt;J Rheumatol&lt;/full-title&gt;&lt;/periodical&gt;&lt;pages&gt;2432-9&lt;/pages&gt;&lt;volume&gt;25&lt;/volume&gt;&lt;number&gt;12&lt;/number&gt;&lt;keywords&gt;&lt;keyword&gt;Aged&lt;/keyword&gt;&lt;keyword&gt;Anti-Inflammatory Agents, Non-Steroidal/therapeutic use&lt;/keyword&gt;&lt;keyword&gt;*Exercise Therapy&lt;/keyword&gt;&lt;keyword&gt;Female&lt;/keyword&gt;&lt;keyword&gt;Humans&lt;/keyword&gt;&lt;keyword&gt;Male&lt;/keyword&gt;&lt;keyword&gt;Middle Aged&lt;/keyword&gt;&lt;keyword&gt;Multivariate Analysis&lt;/keyword&gt;&lt;keyword&gt;Muscle Contraction&lt;/keyword&gt;&lt;keyword&gt;Osteoarthritis, Hip/*therapy&lt;/keyword&gt;&lt;keyword&gt;Osteoarthritis, Knee/*therapy&lt;/keyword&gt;&lt;keyword&gt;Pain/therapy&lt;/keyword&gt;&lt;keyword&gt;Patient Dropouts&lt;/keyword&gt;&lt;keyword&gt;Patient Satisfaction&lt;/keyword&gt;&lt;keyword&gt;Range of Motion, Articular&lt;/keyword&gt;&lt;keyword&gt;Single-Blind Method&lt;/keyword&gt;&lt;keyword&gt;Treatment Outcome&lt;/keyword&gt;&lt;/keywords&gt;&lt;dates&gt;&lt;year&gt;1998&lt;/year&gt;&lt;pub-dates&gt;&lt;date&gt;Dec&lt;/date&gt;&lt;/pub-dates&gt;&lt;/dates&gt;&lt;accession-num&gt;9858441&lt;/accession-num&gt;&lt;urls&gt;&lt;related-urls&gt;&lt;url&gt;http://www.ncbi.nlm.nih.gov/entrez/query.fcgi?cmd=Retrieve&amp;amp;db=PubMed&amp;amp;dopt=Citation&amp;amp;list_uids=9858441 &lt;/url&gt;&lt;/related-urls&gt;&lt;/urls&gt;&lt;/record&gt;&lt;/Cite&gt;&lt;Cite&gt;&lt;Author&gt;Fransen&lt;/Author&gt;&lt;Year&gt;2001&lt;/Year&gt;&lt;RecNum&gt;156&lt;/RecNum&gt;&lt;record&gt;&lt;rec-number&gt;156&lt;/rec-number&gt;&lt;ref-type name='Journal Article'&gt;17&lt;/ref-type&gt;&lt;contributors&gt;&lt;authors&gt;&lt;author&gt;Fransen, M.&lt;/author&gt;&lt;author&gt;Crosbie, J.&lt;/author&gt;&lt;author&gt;Edmonds, J.&lt;/author&gt;&lt;/authors&gt;&lt;/contributors&gt;&lt;auth-address&gt;Department of Rheumatology, St George Hospital, Kogarah NSW, Australia. m.fransen@med.usyd.edu.au&lt;/auth-address&gt;&lt;titles&gt;&lt;title&gt;Physical therapy is effective for patients with osteoarthritis of the knee: a randomized controlled clinical trial&lt;/title&gt;&lt;secondary-title&gt;J Rheumatol&lt;/secondary-title&gt;&lt;/titles&gt;&lt;periodical&gt;&lt;full-title&gt;J Rheumatol&lt;/full-title&gt;&lt;/periodical&gt;&lt;pages&gt;156-64&lt;/pages&gt;&lt;volume&gt;28&lt;/volume&gt;&lt;number&gt;1&lt;/number&gt;&lt;keywords&gt;&lt;keyword&gt;Aged&lt;/keyword&gt;&lt;keyword&gt;Female&lt;/keyword&gt;&lt;keyword&gt;Follow-Up Studies&lt;/keyword&gt;&lt;keyword&gt;Gait/physiology&lt;/keyword&gt;&lt;keyword&gt;Humans&lt;/keyword&gt;&lt;keyword&gt;Knee Joint/physiology/radiography&lt;/keyword&gt;&lt;keyword&gt;Male&lt;/keyword&gt;&lt;keyword&gt;Muscle Contraction/physiology&lt;/keyword&gt;&lt;keyword&gt;Osteoarthritis, Knee/physiopathology/*rehabilitation&lt;/keyword&gt;&lt;keyword&gt;*Outpatient Clinics, Hospital&lt;/keyword&gt;&lt;keyword&gt;Outpatients&lt;/keyword&gt;&lt;keyword&gt;Pain/rehabilitation&lt;/keyword&gt;&lt;keyword&gt;*Physical Therapy Modalities&lt;/keyword&gt;&lt;keyword&gt;Quality of Life&lt;/keyword&gt;&lt;keyword&gt;Self-Help Groups&lt;/keyword&gt;&lt;keyword&gt;Treatment Outcome&lt;/keyword&gt;&lt;/keywords&gt;&lt;dates&gt;&lt;year&gt;2001&lt;/year&gt;&lt;pub-dates&gt;&lt;date&gt;Jan&lt;/date&gt;&lt;/pub-dates&gt;&lt;/dates&gt;&lt;accession-num&gt;11196518&lt;/accession-num&gt;&lt;urls&gt;&lt;related-urls&gt;&lt;url&gt;http://www.ncbi.nlm.nih.gov/entrez/query.fcgi?cmd=Retrieve&amp;amp;db=PubMed&amp;amp;dopt=Citation&amp;amp;list_uids=11196518 &lt;/url&gt;&lt;/related-urls&gt;&lt;/urls&gt;&lt;/record&gt;&lt;/Cite&gt;&lt;Cite&gt;&lt;Author&gt;Gur&lt;/Author&gt;&lt;Year&gt;2002&lt;/Year&gt;&lt;RecNum&gt;157&lt;/RecNum&gt;&lt;record&gt;&lt;rec-number&gt;157&lt;/rec-number&gt;&lt;ref-type name='Journal Article'&gt;17&lt;/ref-type&gt;&lt;contributors&gt;&lt;authors&gt;&lt;author&gt;Gur, H.&lt;/author&gt;&lt;author&gt;Cakin, N.&lt;/author&gt;&lt;author&gt;Akova, B.&lt;/author&gt;&lt;author&gt;Okay, E.&lt;/author&gt;&lt;author&gt;Kucukoglu, S.&lt;/author&gt;&lt;/authors&gt;&lt;/contributors&gt;&lt;auth-address&gt;Department of Sports Medicine, Medical School of Uludag University, Bursa, Turkey. hakan@uludag.edu.tr&lt;/auth-address&gt;&lt;titles&gt;&lt;title&gt;Concentric versus combined concentric-eccentric isokinetic training: effects on functional capacity and symptoms in patients with osteoarthrosis of the knee&lt;/title&gt;&lt;secondary-title&gt;Arch Phys Med Rehabil&lt;/secondary-title&gt;&lt;/titles&gt;&lt;periodical&gt;&lt;full-title&gt;Arch Phys Med Rehabil&lt;/full-title&gt;&lt;/periodical&gt;&lt;pages&gt;308-16&lt;/pages&gt;&lt;volume&gt;83&lt;/volume&gt;&lt;number&gt;3&lt;/number&gt;&lt;keywords&gt;&lt;keyword&gt;Activities of Daily Living&lt;/keyword&gt;&lt;keyword&gt;Adult&lt;/keyword&gt;&lt;keyword&gt;Aged&lt;/keyword&gt;&lt;keyword&gt;Analysis of Variance&lt;/keyword&gt;&lt;keyword&gt;Exercise Therapy&lt;/keyword&gt;&lt;keyword&gt;Humans&lt;/keyword&gt;&lt;keyword&gt;Kinetics&lt;/keyword&gt;&lt;keyword&gt;Knee&lt;/keyword&gt;&lt;keyword&gt;Middle Aged&lt;/keyword&gt;&lt;keyword&gt;Osteoarthritis/diagnosis/*rehabilitation&lt;/keyword&gt;&lt;keyword&gt;Pain Measurement&lt;/keyword&gt;&lt;keyword&gt;Treatment Outcome&lt;/keyword&gt;&lt;/keywords&gt;&lt;dates&gt;&lt;year&gt;2002&lt;/year&gt;&lt;pub-dates&gt;&lt;date&gt;Mar&lt;/date&gt;&lt;/pub-dates&gt;&lt;/dates&gt;&lt;accession-num&gt;11887109&lt;/accession-num&gt;&lt;urls&gt;&lt;related-urls&gt;&lt;url&gt;http://www.ncbi.nlm.nih.gov/entrez/query.fcgi?cmd=Retrieve&amp;amp;db=PubMed&amp;amp;dopt=Citation&amp;amp;list_uids=11887109 &lt;/url&gt;&lt;/related-urls&gt;&lt;/urls&gt;&lt;/record&gt;&lt;/Cite&gt;&lt;Cite&gt;&lt;Author&gt;Evcik&lt;/Author&gt;&lt;Year&gt;2002&lt;/Year&gt;&lt;RecNum&gt;158&lt;/RecNum&gt;&lt;record&gt;&lt;rec-number&gt;158&lt;/rec-number&gt;&lt;ref-type name='Journal Article'&gt;17&lt;/ref-type&gt;&lt;contributors&gt;&lt;authors&gt;&lt;author&gt;Evcik, D.&lt;/author&gt;&lt;author&gt;Sonel, B.&lt;/author&gt;&lt;/authors&gt;&lt;/contributors&gt;&lt;auth-address&gt;Kocatepe University, School of Medicine, Department of Physical Medicine and Rehabilitation, 03200 Afyon, Turkey. ezgievcik@ixir.com&lt;/auth-address&gt;&lt;titles&gt;&lt;title&gt;Effectiveness of a home-based exercise therapy and walking program on osteoarthritis of the knee&lt;/title&gt;&lt;secondary-title&gt;Rheumatol Int&lt;/secondary-title&gt;&lt;/titles&gt;&lt;periodical&gt;&lt;full-title&gt;Rheumatol Int&lt;/full-title&gt;&lt;/periodical&gt;&lt;pages&gt;103-6&lt;/pages&gt;&lt;volume&gt;22&lt;/volume&gt;&lt;number&gt;3&lt;/number&gt;&lt;keywords&gt;&lt;keyword&gt;Aged&lt;/keyword&gt;&lt;keyword&gt;Disability Evaluation&lt;/keyword&gt;&lt;keyword&gt;*Exercise Therapy&lt;/keyword&gt;&lt;keyword&gt;Female&lt;/keyword&gt;&lt;keyword&gt;*Home Care Services&lt;/keyword&gt;&lt;keyword&gt;Humans&lt;/keyword&gt;&lt;keyword&gt;Male&lt;/keyword&gt;&lt;keyword&gt;Middle Aged&lt;/keyword&gt;&lt;keyword&gt;Osteoarthritis, Knee/physiopathology/*therapy&lt;/keyword&gt;&lt;keyword&gt;Pain Measurement&lt;/keyword&gt;&lt;keyword&gt;Quality of Life&lt;/keyword&gt;&lt;keyword&gt;Questionnaires&lt;/keyword&gt;&lt;keyword&gt;Severity of Illness Index&lt;/keyword&gt;&lt;keyword&gt;*Walking&lt;/keyword&gt;&lt;/keywords&gt;&lt;dates&gt;&lt;year&gt;2002&lt;/year&gt;&lt;pub-dates&gt;&lt;date&gt;Jul&lt;/date&gt;&lt;/pub-dates&gt;&lt;/dates&gt;&lt;accession-num&gt;12111084&lt;/accession-num&gt;&lt;urls&gt;&lt;related-urls&gt;&lt;url&gt;http://www.ncbi.nlm.nih.gov/entrez/query.fcgi?cmd=Retrieve&amp;amp;db=PubMed&amp;amp;dopt=Citation&amp;amp;list_uids=12111084 &lt;/url&gt;&lt;/related-urls&gt;&lt;/urls&gt;&lt;/record&gt;&lt;/Cite&gt;&lt;Cite&gt;&lt;Author&gt;O&amp;apos;Reilly&lt;/Author&gt;&lt;Year&gt;1999&lt;/Year&gt;&lt;RecNum&gt;167&lt;/RecNum&gt;&lt;record&gt;&lt;rec-number&gt;167&lt;/rec-number&gt;&lt;ref-type name='Journal Article'&gt;17&lt;/ref-type&gt;&lt;contributors&gt;&lt;authors&gt;&lt;author&gt;O&amp;apos;Reilly, S. C.&lt;/author&gt;&lt;author&gt;Muir, K. R.&lt;/author&gt;&lt;author&gt;Doherty, M.&lt;/author&gt;&lt;/authors&gt;&lt;/contributors&gt;&lt;auth-address&gt;Rheumatology Unit, City Hospital, Nottingham.&lt;/auth-address&gt;&lt;titles&gt;&lt;title&gt;Effectiveness of home exercise on pain and disability from osteoarthritis of the knee: a randomised controlled trial&lt;/title&gt;&lt;secondary-title&gt;Ann Rheum Dis&lt;/secondary-title&gt;&lt;/titles&gt;&lt;periodical&gt;&lt;full-title&gt;Ann Rheum Dis&lt;/full-title&gt;&lt;/periodical&gt;&lt;pages&gt;15-9&lt;/pages&gt;&lt;volume&gt;58&lt;/volume&gt;&lt;number&gt;1&lt;/number&gt;&lt;keywords&gt;&lt;keyword&gt;Adult&lt;/keyword&gt;&lt;keyword&gt;Aged&lt;/keyword&gt;&lt;keyword&gt;Aged, 80 and over&lt;/keyword&gt;&lt;keyword&gt;Exercise Therapy/*methods&lt;/keyword&gt;&lt;keyword&gt;Female&lt;/keyword&gt;&lt;keyword&gt;Health Status Indicators&lt;/keyword&gt;&lt;keyword&gt;*Home Care Services&lt;/keyword&gt;&lt;keyword&gt;Humans&lt;/keyword&gt;&lt;keyword&gt;Male&lt;/keyword&gt;&lt;keyword&gt;Middle Aged&lt;/keyword&gt;&lt;keyword&gt;Muscle, Skeletal/physiopathology&lt;/keyword&gt;&lt;keyword&gt;Osteoarthritis, Knee/physiopathology/*rehabilitation&lt;/keyword&gt;&lt;keyword&gt;Pain Measurement&lt;/keyword&gt;&lt;keyword&gt;Patient Compliance&lt;/keyword&gt;&lt;/keywords&gt;&lt;dates&gt;&lt;year&gt;1999&lt;/year&gt;&lt;pub-dates&gt;&lt;date&gt;Jan&lt;/date&gt;&lt;/pub-dates&gt;&lt;/dates&gt;&lt;accession-num&gt;10343535&lt;/accession-num&gt;&lt;urls&gt;&lt;related-urls&gt;&lt;url&gt;http://www.ncbi.nlm.nih.gov/entrez/query.fcgi?cmd=Retrieve&amp;amp;db=PubMed&amp;amp;dopt=Citation&amp;amp;list_uids=10343535 &lt;/url&gt;&lt;/related-urls&gt;&lt;/urls&gt;&lt;/record&gt;&lt;/Cite&gt;&lt;/EndNote&gt;</w:instrText>
      </w:r>
      <w:r w:rsidRPr="00CC642D">
        <w:fldChar w:fldCharType="separate"/>
      </w:r>
      <w:r w:rsidRPr="002C3807">
        <w:rPr>
          <w:vertAlign w:val="superscript"/>
        </w:rPr>
        <w:t>[7-13]</w:t>
      </w:r>
      <w:r w:rsidRPr="00CC642D">
        <w:fldChar w:fldCharType="end"/>
      </w:r>
      <w:proofErr w:type="gramStart"/>
      <w:r w:rsidRPr="00CC642D">
        <w:t xml:space="preserve">  </w:t>
      </w:r>
      <w:r>
        <w:t>This</w:t>
      </w:r>
      <w:proofErr w:type="gramEnd"/>
      <w:r w:rsidRPr="00CC642D">
        <w:t xml:space="preserve"> exercise program is an extension to the leg strengthening program used by </w:t>
      </w:r>
      <w:proofErr w:type="spellStart"/>
      <w:r w:rsidRPr="00CC642D">
        <w:t>Topp</w:t>
      </w:r>
      <w:proofErr w:type="spellEnd"/>
      <w:r w:rsidRPr="00CC642D">
        <w:t xml:space="preserve"> et al (2002) using </w:t>
      </w:r>
      <w:proofErr w:type="spellStart"/>
      <w:r w:rsidRPr="00CC642D">
        <w:t>Thera</w:t>
      </w:r>
      <w:proofErr w:type="spellEnd"/>
      <w:r w:rsidRPr="00CC642D">
        <w:t xml:space="preserve">-Band elastic band dynamic resistance exercises.  </w:t>
      </w:r>
      <w:r>
        <w:t xml:space="preserve">This program requires you to complete three </w:t>
      </w:r>
      <w:proofErr w:type="gramStart"/>
      <w:r>
        <w:t>45 minute</w:t>
      </w:r>
      <w:proofErr w:type="gramEnd"/>
      <w:r>
        <w:t xml:space="preserve"> sessions per week for a total of twelve weeks.  There are two stages to the leg program.  This first stage is 6 weeks long and is performed with light resistance </w:t>
      </w:r>
      <w:proofErr w:type="spellStart"/>
      <w:r>
        <w:t>Thera</w:t>
      </w:r>
      <w:proofErr w:type="spellEnd"/>
      <w:r>
        <w:t>-</w:t>
      </w:r>
      <w:proofErr w:type="gramStart"/>
      <w:r>
        <w:t>Bands,</w:t>
      </w:r>
      <w:proofErr w:type="gramEnd"/>
      <w:r>
        <w:t xml:space="preserve"> the second stage is the final 6 weeks and is performed with heavier resistance </w:t>
      </w:r>
      <w:proofErr w:type="spellStart"/>
      <w:r>
        <w:t>Thera</w:t>
      </w:r>
      <w:proofErr w:type="spellEnd"/>
      <w:r>
        <w:t>-Bands.</w:t>
      </w:r>
    </w:p>
    <w:p w14:paraId="270DC615" w14:textId="77777777" w:rsidR="0041162E" w:rsidRPr="00CC642D" w:rsidRDefault="0041162E" w:rsidP="0041162E">
      <w:pPr>
        <w:spacing w:line="360" w:lineRule="auto"/>
        <w:ind w:firstLine="720"/>
        <w:jc w:val="both"/>
      </w:pPr>
    </w:p>
    <w:p w14:paraId="5674E9B8" w14:textId="77777777" w:rsidR="0041162E" w:rsidRDefault="0041162E" w:rsidP="0041162E">
      <w:pPr>
        <w:spacing w:line="360" w:lineRule="auto"/>
        <w:jc w:val="both"/>
      </w:pPr>
      <w:r>
        <w:t>Stage 1:</w:t>
      </w:r>
    </w:p>
    <w:p w14:paraId="5E372CBB" w14:textId="77777777" w:rsidR="0041162E" w:rsidRPr="00CC642D" w:rsidRDefault="0041162E" w:rsidP="0041162E">
      <w:pPr>
        <w:spacing w:line="360" w:lineRule="auto"/>
        <w:ind w:firstLine="720"/>
        <w:jc w:val="both"/>
      </w:pPr>
      <w:r>
        <w:t>This is the</w:t>
      </w:r>
      <w:r w:rsidRPr="00CC642D">
        <w:t xml:space="preserve"> initial s</w:t>
      </w:r>
      <w:r>
        <w:t>trengthening component</w:t>
      </w:r>
      <w:r w:rsidRPr="00CC642D">
        <w:t xml:space="preserve"> of </w:t>
      </w:r>
      <w:r>
        <w:t>your</w:t>
      </w:r>
      <w:r w:rsidRPr="00CC642D">
        <w:t xml:space="preserve"> rehabilitation program</w:t>
      </w:r>
      <w:r>
        <w:t>, consisting of 3</w:t>
      </w:r>
      <w:r w:rsidRPr="00CC642D">
        <w:t xml:space="preserve"> sets of 10 repetitions</w:t>
      </w:r>
      <w:r>
        <w:t xml:space="preserve"> of dynamic </w:t>
      </w:r>
      <w:proofErr w:type="spellStart"/>
      <w:r>
        <w:t>Thera</w:t>
      </w:r>
      <w:proofErr w:type="spellEnd"/>
      <w:r>
        <w:t xml:space="preserve">-Band exercises including </w:t>
      </w:r>
      <w:r w:rsidRPr="00CC642D">
        <w:t xml:space="preserve">knee flexion, extension, leg </w:t>
      </w:r>
      <w:r>
        <w:t>press and calf raises (Figures 1-6</w:t>
      </w:r>
      <w:r w:rsidRPr="00CC642D">
        <w:t xml:space="preserve">).  </w:t>
      </w:r>
      <w:r>
        <w:t>You will perform these</w:t>
      </w:r>
      <w:r w:rsidRPr="00CC642D">
        <w:t xml:space="preserve"> exercises</w:t>
      </w:r>
      <w:r>
        <w:t>, on both your affected and unaffected knees,</w:t>
      </w:r>
      <w:r w:rsidRPr="00CC642D">
        <w:t xml:space="preserve"> three times a week for the first 6 weeks.  </w:t>
      </w:r>
      <w:r>
        <w:t xml:space="preserve">Your exercise </w:t>
      </w:r>
      <w:r w:rsidRPr="00CC642D">
        <w:t>session</w:t>
      </w:r>
      <w:r>
        <w:t>s</w:t>
      </w:r>
      <w:r w:rsidRPr="00CC642D">
        <w:t xml:space="preserve"> include 5 minutes of warm-up, 30-35 minutes of dynamic exercise and 5 minutes of </w:t>
      </w:r>
      <w:r>
        <w:t xml:space="preserve">light </w:t>
      </w:r>
      <w:r w:rsidRPr="00CC642D">
        <w:t>stretching.  Since technique is extremely important for gaining maximum benefit</w:t>
      </w:r>
      <w:r>
        <w:t>, you</w:t>
      </w:r>
      <w:r w:rsidRPr="00CC642D">
        <w:t xml:space="preserve"> will</w:t>
      </w:r>
      <w:r>
        <w:t xml:space="preserve"> be required to attend supervised sessions 3 times a week for the first 3 weeks.</w:t>
      </w:r>
      <w:r w:rsidRPr="00CC642D">
        <w:t xml:space="preserve">  After</w:t>
      </w:r>
      <w:r>
        <w:t xml:space="preserve"> the completion of the first</w:t>
      </w:r>
      <w:r w:rsidRPr="00CC642D">
        <w:t xml:space="preserve"> 3 weeks </w:t>
      </w:r>
      <w:r>
        <w:t>you</w:t>
      </w:r>
      <w:r w:rsidRPr="00CC642D">
        <w:t xml:space="preserve"> will</w:t>
      </w:r>
      <w:r>
        <w:t xml:space="preserve"> attend your first check-up session after which you will</w:t>
      </w:r>
      <w:r w:rsidRPr="00CC642D">
        <w:t xml:space="preserve"> gradually increase the number of repetitions to 20</w:t>
      </w:r>
      <w:r>
        <w:t xml:space="preserve">, with the exception of calf raises which will progress to 3 sets of 12 repetitions </w:t>
      </w:r>
      <w:r w:rsidRPr="00CC642D">
        <w:t xml:space="preserve">(it </w:t>
      </w:r>
      <w:r>
        <w:t>is</w:t>
      </w:r>
      <w:r w:rsidRPr="00CC642D">
        <w:t xml:space="preserve"> suggested that </w:t>
      </w:r>
      <w:r>
        <w:t>you</w:t>
      </w:r>
      <w:r w:rsidRPr="00CC642D">
        <w:t xml:space="preserve"> start by trying to achieve 15</w:t>
      </w:r>
      <w:r>
        <w:t xml:space="preserve"> repetitions</w:t>
      </w:r>
      <w:r w:rsidRPr="00CC642D">
        <w:t xml:space="preserve"> before progressing to 20 repetitions</w:t>
      </w:r>
      <w:r>
        <w:t>, alternatively you may like to increase the number of repetitions in increments of 2 for example first complete 12 repetitions, then 14, then 16 and then 18 repetitions until you are able to comfortably perform 20 repetitions</w:t>
      </w:r>
      <w:r w:rsidRPr="00CC642D">
        <w:t>).</w:t>
      </w:r>
    </w:p>
    <w:p w14:paraId="05BBE990" w14:textId="77777777" w:rsidR="0041162E" w:rsidRPr="00CC642D" w:rsidRDefault="0041162E" w:rsidP="0041162E">
      <w:pPr>
        <w:spacing w:line="360" w:lineRule="auto"/>
        <w:ind w:firstLine="720"/>
        <w:jc w:val="both"/>
      </w:pPr>
      <w:r w:rsidRPr="00CC642D">
        <w:t xml:space="preserve">It is possible that </w:t>
      </w:r>
      <w:r>
        <w:t>you</w:t>
      </w:r>
      <w:r w:rsidRPr="00CC642D">
        <w:t xml:space="preserve"> may initially have a painful response to the leg exercises</w:t>
      </w:r>
      <w:r>
        <w:t>.  However, we encourage you</w:t>
      </w:r>
      <w:r w:rsidRPr="00CC642D">
        <w:t xml:space="preserve"> to try and work through the pain unless it becomes too severe. </w:t>
      </w:r>
      <w:r>
        <w:t>It is recommended that you complete as many of the prescribed repetitions as possible as it is better for you to do some exercise than none at all.  It is important that you record what exercises you were and were not able to complete in your Daily Activity Logs.</w:t>
      </w:r>
      <w:r w:rsidRPr="00CC642D">
        <w:t xml:space="preserve"> </w:t>
      </w:r>
    </w:p>
    <w:p w14:paraId="14FBF4CF" w14:textId="77777777" w:rsidR="0041162E" w:rsidRPr="00CC642D" w:rsidRDefault="0041162E" w:rsidP="0041162E">
      <w:pPr>
        <w:spacing w:line="360" w:lineRule="auto"/>
        <w:ind w:firstLine="720"/>
        <w:jc w:val="both"/>
      </w:pPr>
      <w:r w:rsidRPr="00CC642D">
        <w:t>Light stretc</w:t>
      </w:r>
      <w:r>
        <w:t>hing will be completed after you complete all the</w:t>
      </w:r>
      <w:r w:rsidRPr="00CC642D">
        <w:t xml:space="preserve"> dynamic exercises.  The 4 stretches </w:t>
      </w:r>
      <w:r>
        <w:t>you will perform</w:t>
      </w:r>
      <w:r w:rsidRPr="00CC642D">
        <w:t xml:space="preserve"> target the hip flexor, lateral hip/</w:t>
      </w:r>
      <w:proofErr w:type="spellStart"/>
      <w:r w:rsidRPr="00CC642D">
        <w:t>piriformis</w:t>
      </w:r>
      <w:proofErr w:type="spellEnd"/>
      <w:r w:rsidRPr="00CC642D">
        <w:t xml:space="preserve">, </w:t>
      </w:r>
      <w:proofErr w:type="spellStart"/>
      <w:r w:rsidRPr="00CC642D">
        <w:t>quadricep</w:t>
      </w:r>
      <w:proofErr w:type="spellEnd"/>
      <w:r w:rsidRPr="00CC642D">
        <w:t xml:space="preserve"> and </w:t>
      </w:r>
      <w:r>
        <w:t>hamstring muscles (Figures 7-10)</w:t>
      </w:r>
      <w:r w:rsidRPr="00CC642D">
        <w:t xml:space="preserve">. </w:t>
      </w:r>
      <w:r>
        <w:t xml:space="preserve">You </w:t>
      </w:r>
      <w:r w:rsidRPr="00CC642D">
        <w:t xml:space="preserve">will perform 1-2 repetitions of each stretch each session, holding each stretch for approximately 15 seconds. </w:t>
      </w:r>
    </w:p>
    <w:p w14:paraId="20EB6538" w14:textId="77777777" w:rsidR="0041162E" w:rsidRDefault="0041162E" w:rsidP="0041162E">
      <w:pPr>
        <w:spacing w:line="360" w:lineRule="auto"/>
        <w:jc w:val="both"/>
      </w:pPr>
    </w:p>
    <w:p w14:paraId="0196DBC8" w14:textId="77777777" w:rsidR="0041162E" w:rsidRPr="00CC642D" w:rsidRDefault="0041162E" w:rsidP="0041162E">
      <w:pPr>
        <w:spacing w:line="360" w:lineRule="auto"/>
        <w:jc w:val="both"/>
      </w:pPr>
      <w:r>
        <w:t>Stage 2:</w:t>
      </w:r>
    </w:p>
    <w:p w14:paraId="137A313F" w14:textId="77777777" w:rsidR="0041162E" w:rsidRPr="00CC642D" w:rsidRDefault="0041162E" w:rsidP="0041162E">
      <w:pPr>
        <w:spacing w:line="360" w:lineRule="auto"/>
        <w:ind w:firstLine="720"/>
        <w:jc w:val="both"/>
      </w:pPr>
      <w:r w:rsidRPr="00CC642D">
        <w:t xml:space="preserve">After the first 6 weeks of the program have been completed </w:t>
      </w:r>
      <w:r>
        <w:t xml:space="preserve">you </w:t>
      </w:r>
      <w:r w:rsidRPr="00CC642D">
        <w:t xml:space="preserve">will have a supervised check-up/progression session (Stage2).  During this session </w:t>
      </w:r>
      <w:r>
        <w:t xml:space="preserve">you </w:t>
      </w:r>
      <w:r w:rsidRPr="00CC642D">
        <w:t xml:space="preserve">will receive a heavier resistance </w:t>
      </w:r>
      <w:proofErr w:type="spellStart"/>
      <w:r w:rsidRPr="00CC642D">
        <w:t>Thera</w:t>
      </w:r>
      <w:proofErr w:type="spellEnd"/>
      <w:r w:rsidRPr="00CC642D">
        <w:t>-Band</w:t>
      </w:r>
      <w:r>
        <w:t>.</w:t>
      </w:r>
      <w:r w:rsidRPr="00CC642D">
        <w:t xml:space="preserve"> </w:t>
      </w:r>
      <w:r>
        <w:t>You will</w:t>
      </w:r>
      <w:r w:rsidRPr="00CC642D">
        <w:t xml:space="preserve"> use this band with the exercises that </w:t>
      </w:r>
      <w:r>
        <w:t>you</w:t>
      </w:r>
      <w:r w:rsidRPr="00CC642D">
        <w:t xml:space="preserve"> have already been taught.  </w:t>
      </w:r>
      <w:r>
        <w:t>For the next 3 weeks</w:t>
      </w:r>
      <w:r w:rsidRPr="00CC642D">
        <w:t xml:space="preserve"> </w:t>
      </w:r>
      <w:r>
        <w:t xml:space="preserve">(weeks </w:t>
      </w:r>
      <w:r w:rsidRPr="00CC642D">
        <w:t xml:space="preserve">6-9 </w:t>
      </w:r>
      <w:r>
        <w:t>of your program)</w:t>
      </w:r>
      <w:r w:rsidRPr="00CC642D">
        <w:t xml:space="preserve"> </w:t>
      </w:r>
      <w:r>
        <w:t xml:space="preserve">you </w:t>
      </w:r>
      <w:r w:rsidRPr="00CC642D">
        <w:t>will perform 3 sets of 10 repetitions of each exercise</w:t>
      </w:r>
      <w:r>
        <w:t xml:space="preserve">, with the exception of calf </w:t>
      </w:r>
      <w:proofErr w:type="gramStart"/>
      <w:r>
        <w:t>raises</w:t>
      </w:r>
      <w:proofErr w:type="gramEnd"/>
      <w:r>
        <w:t xml:space="preserve"> which will progress to 3 sets of 15 repetitions.</w:t>
      </w:r>
      <w:r w:rsidRPr="00CC642D">
        <w:t xml:space="preserve"> </w:t>
      </w:r>
      <w:r>
        <w:t>A</w:t>
      </w:r>
      <w:r w:rsidRPr="00CC642D">
        <w:t>fter the</w:t>
      </w:r>
      <w:r>
        <w:t xml:space="preserve"> completion of the</w:t>
      </w:r>
      <w:r w:rsidRPr="00CC642D">
        <w:t xml:space="preserve"> 9</w:t>
      </w:r>
      <w:r w:rsidRPr="00CC642D">
        <w:rPr>
          <w:vertAlign w:val="superscript"/>
        </w:rPr>
        <w:t>th</w:t>
      </w:r>
      <w:r w:rsidRPr="00CC642D">
        <w:t xml:space="preserve"> week </w:t>
      </w:r>
      <w:r>
        <w:t>you</w:t>
      </w:r>
      <w:r w:rsidRPr="00CC642D">
        <w:t xml:space="preserve"> will</w:t>
      </w:r>
      <w:r>
        <w:t xml:space="preserve"> have another supervised check-up session after which you will</w:t>
      </w:r>
      <w:r w:rsidRPr="00CC642D">
        <w:t xml:space="preserve"> gradually increase the number of repet</w:t>
      </w:r>
      <w:r>
        <w:t>itions from 10 to 20 repetition</w:t>
      </w:r>
      <w:r w:rsidRPr="00CC642D">
        <w:t xml:space="preserve"> (it </w:t>
      </w:r>
      <w:r>
        <w:t>is</w:t>
      </w:r>
      <w:r w:rsidRPr="00CC642D">
        <w:t xml:space="preserve"> suggested that </w:t>
      </w:r>
      <w:r>
        <w:t>you</w:t>
      </w:r>
      <w:r w:rsidRPr="00CC642D">
        <w:t xml:space="preserve"> start by trying to achieve 15</w:t>
      </w:r>
      <w:r>
        <w:t xml:space="preserve"> repetitions</w:t>
      </w:r>
      <w:r w:rsidRPr="00CC642D">
        <w:t xml:space="preserve"> before progressing to 20 repetitions</w:t>
      </w:r>
      <w:r>
        <w:t>, alternatively you may like to increase the number of repetitions in increments of 2 for example first complete 12 repetitions, then 14, then 16 and then 18 repetitions until you are able to comfortably perform 20 repetitions</w:t>
      </w:r>
      <w:r w:rsidRPr="00CC642D">
        <w:t>).</w:t>
      </w:r>
    </w:p>
    <w:p w14:paraId="51BFEA18" w14:textId="77777777" w:rsidR="0041162E" w:rsidRDefault="0041162E" w:rsidP="0041162E">
      <w:pPr>
        <w:spacing w:line="360" w:lineRule="auto"/>
        <w:ind w:firstLine="720"/>
        <w:jc w:val="both"/>
      </w:pPr>
      <w:r w:rsidRPr="00CC642D">
        <w:t xml:space="preserve">Just as in the initial 6 weeks of the program, </w:t>
      </w:r>
      <w:r>
        <w:t>your</w:t>
      </w:r>
      <w:r w:rsidRPr="00CC642D">
        <w:t xml:space="preserve"> sessions will consist of 5 minutes of warm-up, 30-35 minutes of dynamic exercise and 5 minutes of light stretching.  The same stretching exercises</w:t>
      </w:r>
      <w:r>
        <w:t xml:space="preserve"> you</w:t>
      </w:r>
      <w:r w:rsidRPr="00CC642D">
        <w:t xml:space="preserve"> used in the first 6 weeks of the program will be used for the second six weeks maintaining the repetitions and holding time for each stretch.</w:t>
      </w:r>
    </w:p>
    <w:p w14:paraId="4A848681" w14:textId="77777777" w:rsidR="0041162E" w:rsidRDefault="0041162E" w:rsidP="0041162E">
      <w:pPr>
        <w:spacing w:line="360" w:lineRule="auto"/>
        <w:ind w:firstLine="720"/>
        <w:jc w:val="both"/>
      </w:pPr>
    </w:p>
    <w:p w14:paraId="5928D4AF" w14:textId="77777777" w:rsidR="0041162E" w:rsidRDefault="0041162E" w:rsidP="0041162E">
      <w:pPr>
        <w:spacing w:line="360" w:lineRule="auto"/>
        <w:ind w:firstLine="720"/>
        <w:jc w:val="both"/>
      </w:pPr>
    </w:p>
    <w:p w14:paraId="0E7424E7" w14:textId="77777777" w:rsidR="0041162E" w:rsidRDefault="0041162E" w:rsidP="0041162E">
      <w:pPr>
        <w:spacing w:line="360" w:lineRule="auto"/>
        <w:ind w:firstLine="720"/>
        <w:jc w:val="both"/>
      </w:pPr>
    </w:p>
    <w:p w14:paraId="18B877E7" w14:textId="77777777" w:rsidR="0041162E" w:rsidRDefault="0041162E" w:rsidP="0041162E">
      <w:pPr>
        <w:spacing w:line="360" w:lineRule="auto"/>
        <w:ind w:firstLine="720"/>
        <w:jc w:val="both"/>
      </w:pPr>
    </w:p>
    <w:p w14:paraId="77DCA56B" w14:textId="77777777" w:rsidR="0041162E" w:rsidRDefault="0041162E" w:rsidP="0041162E">
      <w:pPr>
        <w:spacing w:line="360" w:lineRule="auto"/>
        <w:ind w:firstLine="720"/>
        <w:jc w:val="both"/>
      </w:pPr>
    </w:p>
    <w:p w14:paraId="66C2E52B" w14:textId="77777777" w:rsidR="0041162E" w:rsidRDefault="0041162E" w:rsidP="0041162E">
      <w:pPr>
        <w:spacing w:line="360" w:lineRule="auto"/>
        <w:ind w:firstLine="720"/>
        <w:jc w:val="both"/>
      </w:pPr>
    </w:p>
    <w:p w14:paraId="5DDE80A8" w14:textId="77777777" w:rsidR="0041162E" w:rsidRDefault="0041162E" w:rsidP="0041162E">
      <w:pPr>
        <w:spacing w:line="360" w:lineRule="auto"/>
        <w:jc w:val="both"/>
      </w:pPr>
    </w:p>
    <w:p w14:paraId="3BFA854C" w14:textId="77777777" w:rsidR="008C30CF" w:rsidRDefault="008C30CF" w:rsidP="0041162E">
      <w:pPr>
        <w:spacing w:line="360" w:lineRule="auto"/>
        <w:jc w:val="both"/>
      </w:pPr>
    </w:p>
    <w:p w14:paraId="14D88D67" w14:textId="77777777" w:rsidR="0041162E" w:rsidRPr="00CC642D" w:rsidRDefault="0041162E" w:rsidP="0041162E">
      <w:pPr>
        <w:spacing w:line="360" w:lineRule="auto"/>
        <w:jc w:val="both"/>
      </w:pPr>
      <w:r>
        <w:t>Table 1 Exercise progression</w:t>
      </w:r>
    </w:p>
    <w:tbl>
      <w:tblPr>
        <w:tblW w:w="10072" w:type="dxa"/>
        <w:tblInd w:w="93" w:type="dxa"/>
        <w:tblLook w:val="0000" w:firstRow="0" w:lastRow="0" w:firstColumn="0" w:lastColumn="0" w:noHBand="0" w:noVBand="0"/>
      </w:tblPr>
      <w:tblGrid>
        <w:gridCol w:w="2320"/>
        <w:gridCol w:w="583"/>
        <w:gridCol w:w="1355"/>
        <w:gridCol w:w="583"/>
        <w:gridCol w:w="1355"/>
        <w:gridCol w:w="583"/>
        <w:gridCol w:w="1355"/>
        <w:gridCol w:w="583"/>
        <w:gridCol w:w="1355"/>
      </w:tblGrid>
      <w:tr w:rsidR="0041162E" w14:paraId="6D4DE4EA" w14:textId="77777777" w:rsidTr="005966EC">
        <w:trPr>
          <w:trHeight w:val="255"/>
        </w:trPr>
        <w:tc>
          <w:tcPr>
            <w:tcW w:w="2320" w:type="dxa"/>
            <w:vMerge w:val="restart"/>
            <w:tcBorders>
              <w:top w:val="single" w:sz="4" w:space="0" w:color="auto"/>
              <w:left w:val="single" w:sz="4" w:space="0" w:color="auto"/>
              <w:right w:val="nil"/>
            </w:tcBorders>
            <w:shd w:val="clear" w:color="auto" w:fill="auto"/>
            <w:noWrap/>
            <w:vAlign w:val="bottom"/>
          </w:tcPr>
          <w:p w14:paraId="52B56542" w14:textId="77777777" w:rsidR="0041162E" w:rsidRDefault="0041162E" w:rsidP="005966EC">
            <w:pPr>
              <w:jc w:val="center"/>
              <w:rPr>
                <w:rFonts w:ascii="Arial" w:hAnsi="Arial" w:cs="Arial"/>
                <w:sz w:val="20"/>
                <w:szCs w:val="20"/>
              </w:rPr>
            </w:pPr>
            <w:r>
              <w:rPr>
                <w:rFonts w:ascii="Arial" w:hAnsi="Arial" w:cs="Arial"/>
                <w:sz w:val="20"/>
                <w:szCs w:val="20"/>
              </w:rPr>
              <w:t>Exercise</w:t>
            </w:r>
          </w:p>
          <w:p w14:paraId="13FA81B3" w14:textId="77777777" w:rsidR="0041162E" w:rsidRDefault="0041162E" w:rsidP="005966EC">
            <w:pPr>
              <w:jc w:val="center"/>
              <w:rPr>
                <w:rFonts w:ascii="Arial" w:hAnsi="Arial" w:cs="Arial"/>
                <w:sz w:val="20"/>
                <w:szCs w:val="20"/>
              </w:rPr>
            </w:pPr>
          </w:p>
        </w:tc>
        <w:tc>
          <w:tcPr>
            <w:tcW w:w="1938" w:type="dxa"/>
            <w:gridSpan w:val="2"/>
            <w:tcBorders>
              <w:top w:val="single" w:sz="4" w:space="0" w:color="auto"/>
              <w:left w:val="single" w:sz="4" w:space="0" w:color="auto"/>
              <w:bottom w:val="single" w:sz="4" w:space="0" w:color="auto"/>
              <w:right w:val="nil"/>
            </w:tcBorders>
            <w:shd w:val="clear" w:color="auto" w:fill="auto"/>
            <w:noWrap/>
            <w:vAlign w:val="bottom"/>
          </w:tcPr>
          <w:p w14:paraId="0C4E7903" w14:textId="77777777" w:rsidR="0041162E" w:rsidRDefault="0041162E" w:rsidP="005966EC">
            <w:pPr>
              <w:jc w:val="center"/>
              <w:rPr>
                <w:rFonts w:ascii="Arial" w:hAnsi="Arial" w:cs="Arial"/>
                <w:sz w:val="20"/>
                <w:szCs w:val="20"/>
              </w:rPr>
            </w:pPr>
            <w:r>
              <w:rPr>
                <w:rFonts w:ascii="Arial" w:hAnsi="Arial" w:cs="Arial"/>
                <w:sz w:val="20"/>
                <w:szCs w:val="20"/>
              </w:rPr>
              <w:t>Weeks 1-3</w:t>
            </w:r>
          </w:p>
        </w:tc>
        <w:tc>
          <w:tcPr>
            <w:tcW w:w="1938" w:type="dxa"/>
            <w:gridSpan w:val="2"/>
            <w:tcBorders>
              <w:top w:val="single" w:sz="4" w:space="0" w:color="auto"/>
              <w:left w:val="single" w:sz="4" w:space="0" w:color="auto"/>
              <w:bottom w:val="single" w:sz="4" w:space="0" w:color="auto"/>
              <w:right w:val="single" w:sz="4" w:space="0" w:color="000000"/>
            </w:tcBorders>
            <w:shd w:val="clear" w:color="auto" w:fill="auto"/>
            <w:noWrap/>
            <w:vAlign w:val="bottom"/>
          </w:tcPr>
          <w:p w14:paraId="3985186B" w14:textId="77777777" w:rsidR="0041162E" w:rsidRDefault="0041162E" w:rsidP="005966EC">
            <w:pPr>
              <w:jc w:val="center"/>
              <w:rPr>
                <w:rFonts w:ascii="Arial" w:hAnsi="Arial" w:cs="Arial"/>
                <w:sz w:val="20"/>
                <w:szCs w:val="20"/>
              </w:rPr>
            </w:pPr>
            <w:r>
              <w:rPr>
                <w:rFonts w:ascii="Arial" w:hAnsi="Arial" w:cs="Arial"/>
                <w:sz w:val="20"/>
                <w:szCs w:val="20"/>
              </w:rPr>
              <w:t>Weeks 4-6</w:t>
            </w:r>
          </w:p>
        </w:tc>
        <w:tc>
          <w:tcPr>
            <w:tcW w:w="1938" w:type="dxa"/>
            <w:gridSpan w:val="2"/>
            <w:tcBorders>
              <w:top w:val="single" w:sz="4" w:space="0" w:color="auto"/>
              <w:left w:val="nil"/>
              <w:bottom w:val="single" w:sz="4" w:space="0" w:color="auto"/>
              <w:right w:val="nil"/>
            </w:tcBorders>
            <w:shd w:val="clear" w:color="auto" w:fill="auto"/>
            <w:noWrap/>
            <w:vAlign w:val="bottom"/>
          </w:tcPr>
          <w:p w14:paraId="4206A0C8" w14:textId="77777777" w:rsidR="0041162E" w:rsidRDefault="0041162E" w:rsidP="005966EC">
            <w:pPr>
              <w:jc w:val="center"/>
              <w:rPr>
                <w:rFonts w:ascii="Arial" w:hAnsi="Arial" w:cs="Arial"/>
                <w:sz w:val="20"/>
                <w:szCs w:val="20"/>
              </w:rPr>
            </w:pPr>
            <w:r>
              <w:rPr>
                <w:rFonts w:ascii="Arial" w:hAnsi="Arial" w:cs="Arial"/>
                <w:sz w:val="20"/>
                <w:szCs w:val="20"/>
              </w:rPr>
              <w:t>Weeks 7-9</w:t>
            </w:r>
          </w:p>
        </w:tc>
        <w:tc>
          <w:tcPr>
            <w:tcW w:w="1938" w:type="dxa"/>
            <w:gridSpan w:val="2"/>
            <w:tcBorders>
              <w:top w:val="single" w:sz="4" w:space="0" w:color="auto"/>
              <w:left w:val="single" w:sz="4" w:space="0" w:color="auto"/>
              <w:bottom w:val="single" w:sz="4" w:space="0" w:color="auto"/>
              <w:right w:val="single" w:sz="4" w:space="0" w:color="000000"/>
            </w:tcBorders>
            <w:shd w:val="clear" w:color="auto" w:fill="auto"/>
            <w:noWrap/>
            <w:vAlign w:val="bottom"/>
          </w:tcPr>
          <w:p w14:paraId="1352DF51" w14:textId="77777777" w:rsidR="0041162E" w:rsidRDefault="0041162E" w:rsidP="005966EC">
            <w:pPr>
              <w:jc w:val="center"/>
              <w:rPr>
                <w:rFonts w:ascii="Arial" w:hAnsi="Arial" w:cs="Arial"/>
                <w:sz w:val="20"/>
                <w:szCs w:val="20"/>
              </w:rPr>
            </w:pPr>
            <w:r>
              <w:rPr>
                <w:rFonts w:ascii="Arial" w:hAnsi="Arial" w:cs="Arial"/>
                <w:sz w:val="20"/>
                <w:szCs w:val="20"/>
              </w:rPr>
              <w:t>Weeks 10-12</w:t>
            </w:r>
          </w:p>
        </w:tc>
      </w:tr>
      <w:tr w:rsidR="0041162E" w14:paraId="3468F149" w14:textId="77777777" w:rsidTr="005966EC">
        <w:trPr>
          <w:trHeight w:val="255"/>
        </w:trPr>
        <w:tc>
          <w:tcPr>
            <w:tcW w:w="2320" w:type="dxa"/>
            <w:vMerge/>
            <w:tcBorders>
              <w:left w:val="single" w:sz="4" w:space="0" w:color="auto"/>
              <w:bottom w:val="single" w:sz="4" w:space="0" w:color="auto"/>
              <w:right w:val="nil"/>
            </w:tcBorders>
            <w:shd w:val="clear" w:color="auto" w:fill="auto"/>
            <w:noWrap/>
            <w:vAlign w:val="bottom"/>
          </w:tcPr>
          <w:p w14:paraId="6053D194" w14:textId="77777777" w:rsidR="0041162E" w:rsidRDefault="0041162E" w:rsidP="005966EC">
            <w:pPr>
              <w:rPr>
                <w:rFonts w:ascii="Arial" w:hAnsi="Arial" w:cs="Arial"/>
                <w:sz w:val="20"/>
                <w:szCs w:val="20"/>
              </w:rPr>
            </w:pPr>
          </w:p>
        </w:tc>
        <w:tc>
          <w:tcPr>
            <w:tcW w:w="58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A9BFC40" w14:textId="77777777" w:rsidR="0041162E" w:rsidRDefault="0041162E" w:rsidP="005966EC">
            <w:pPr>
              <w:rPr>
                <w:rFonts w:ascii="Arial" w:hAnsi="Arial" w:cs="Arial"/>
                <w:sz w:val="20"/>
                <w:szCs w:val="20"/>
              </w:rPr>
            </w:pPr>
            <w:proofErr w:type="gramStart"/>
            <w:r>
              <w:rPr>
                <w:rFonts w:ascii="Arial" w:hAnsi="Arial" w:cs="Arial"/>
                <w:sz w:val="20"/>
                <w:szCs w:val="20"/>
              </w:rPr>
              <w:t>sets</w:t>
            </w:r>
            <w:proofErr w:type="gramEnd"/>
          </w:p>
        </w:tc>
        <w:tc>
          <w:tcPr>
            <w:tcW w:w="135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D28E2CB" w14:textId="77777777" w:rsidR="0041162E" w:rsidRDefault="0041162E" w:rsidP="005966EC">
            <w:pPr>
              <w:rPr>
                <w:rFonts w:ascii="Arial" w:hAnsi="Arial" w:cs="Arial"/>
                <w:sz w:val="20"/>
                <w:szCs w:val="20"/>
              </w:rPr>
            </w:pPr>
            <w:r>
              <w:rPr>
                <w:rFonts w:ascii="Arial" w:hAnsi="Arial" w:cs="Arial"/>
                <w:sz w:val="20"/>
                <w:szCs w:val="20"/>
              </w:rPr>
              <w:t>Repetitions</w:t>
            </w:r>
          </w:p>
        </w:tc>
        <w:tc>
          <w:tcPr>
            <w:tcW w:w="58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4913A6C" w14:textId="77777777" w:rsidR="0041162E" w:rsidRDefault="0041162E" w:rsidP="005966EC">
            <w:pPr>
              <w:rPr>
                <w:rFonts w:ascii="Arial" w:hAnsi="Arial" w:cs="Arial"/>
                <w:sz w:val="20"/>
                <w:szCs w:val="20"/>
              </w:rPr>
            </w:pPr>
            <w:proofErr w:type="gramStart"/>
            <w:r>
              <w:rPr>
                <w:rFonts w:ascii="Arial" w:hAnsi="Arial" w:cs="Arial"/>
                <w:sz w:val="20"/>
                <w:szCs w:val="20"/>
              </w:rPr>
              <w:t>sets</w:t>
            </w:r>
            <w:proofErr w:type="gramEnd"/>
          </w:p>
        </w:tc>
        <w:tc>
          <w:tcPr>
            <w:tcW w:w="135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27B0F50" w14:textId="77777777" w:rsidR="0041162E" w:rsidRDefault="0041162E" w:rsidP="005966EC">
            <w:pPr>
              <w:rPr>
                <w:rFonts w:ascii="Arial" w:hAnsi="Arial" w:cs="Arial"/>
                <w:sz w:val="20"/>
                <w:szCs w:val="20"/>
              </w:rPr>
            </w:pPr>
            <w:r>
              <w:rPr>
                <w:rFonts w:ascii="Arial" w:hAnsi="Arial" w:cs="Arial"/>
                <w:sz w:val="20"/>
                <w:szCs w:val="20"/>
              </w:rPr>
              <w:t>Repetitions</w:t>
            </w:r>
          </w:p>
        </w:tc>
        <w:tc>
          <w:tcPr>
            <w:tcW w:w="58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6072DE2" w14:textId="77777777" w:rsidR="0041162E" w:rsidRDefault="0041162E" w:rsidP="005966EC">
            <w:pPr>
              <w:rPr>
                <w:rFonts w:ascii="Arial" w:hAnsi="Arial" w:cs="Arial"/>
                <w:sz w:val="20"/>
                <w:szCs w:val="20"/>
              </w:rPr>
            </w:pPr>
            <w:proofErr w:type="gramStart"/>
            <w:r>
              <w:rPr>
                <w:rFonts w:ascii="Arial" w:hAnsi="Arial" w:cs="Arial"/>
                <w:sz w:val="20"/>
                <w:szCs w:val="20"/>
              </w:rPr>
              <w:t>sets</w:t>
            </w:r>
            <w:proofErr w:type="gramEnd"/>
          </w:p>
        </w:tc>
        <w:tc>
          <w:tcPr>
            <w:tcW w:w="135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C77E4F6" w14:textId="77777777" w:rsidR="0041162E" w:rsidRDefault="0041162E" w:rsidP="005966EC">
            <w:pPr>
              <w:rPr>
                <w:rFonts w:ascii="Arial" w:hAnsi="Arial" w:cs="Arial"/>
                <w:sz w:val="20"/>
                <w:szCs w:val="20"/>
              </w:rPr>
            </w:pPr>
            <w:proofErr w:type="gramStart"/>
            <w:r>
              <w:rPr>
                <w:rFonts w:ascii="Arial" w:hAnsi="Arial" w:cs="Arial"/>
                <w:sz w:val="20"/>
                <w:szCs w:val="20"/>
              </w:rPr>
              <w:t>repetitions</w:t>
            </w:r>
            <w:proofErr w:type="gramEnd"/>
          </w:p>
        </w:tc>
        <w:tc>
          <w:tcPr>
            <w:tcW w:w="58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E976B24" w14:textId="77777777" w:rsidR="0041162E" w:rsidRDefault="0041162E" w:rsidP="005966EC">
            <w:pPr>
              <w:rPr>
                <w:rFonts w:ascii="Arial" w:hAnsi="Arial" w:cs="Arial"/>
                <w:sz w:val="20"/>
                <w:szCs w:val="20"/>
              </w:rPr>
            </w:pPr>
            <w:proofErr w:type="gramStart"/>
            <w:r>
              <w:rPr>
                <w:rFonts w:ascii="Arial" w:hAnsi="Arial" w:cs="Arial"/>
                <w:sz w:val="20"/>
                <w:szCs w:val="20"/>
              </w:rPr>
              <w:t>sets</w:t>
            </w:r>
            <w:proofErr w:type="gramEnd"/>
          </w:p>
        </w:tc>
        <w:tc>
          <w:tcPr>
            <w:tcW w:w="135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1F5F947" w14:textId="77777777" w:rsidR="0041162E" w:rsidRDefault="0041162E" w:rsidP="005966EC">
            <w:pPr>
              <w:rPr>
                <w:rFonts w:ascii="Arial" w:hAnsi="Arial" w:cs="Arial"/>
                <w:sz w:val="20"/>
                <w:szCs w:val="20"/>
              </w:rPr>
            </w:pPr>
            <w:proofErr w:type="gramStart"/>
            <w:r>
              <w:rPr>
                <w:rFonts w:ascii="Arial" w:hAnsi="Arial" w:cs="Arial"/>
                <w:sz w:val="20"/>
                <w:szCs w:val="20"/>
              </w:rPr>
              <w:t>repetitions</w:t>
            </w:r>
            <w:proofErr w:type="gramEnd"/>
          </w:p>
        </w:tc>
      </w:tr>
      <w:tr w:rsidR="0041162E" w14:paraId="0F2E4233" w14:textId="77777777" w:rsidTr="005966EC">
        <w:trPr>
          <w:trHeight w:val="255"/>
        </w:trPr>
        <w:tc>
          <w:tcPr>
            <w:tcW w:w="232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8FD44DA" w14:textId="77777777" w:rsidR="0041162E" w:rsidRDefault="0041162E" w:rsidP="005966EC">
            <w:pPr>
              <w:rPr>
                <w:rFonts w:ascii="Arial" w:hAnsi="Arial" w:cs="Arial"/>
                <w:sz w:val="20"/>
                <w:szCs w:val="20"/>
              </w:rPr>
            </w:pPr>
            <w:r>
              <w:rPr>
                <w:rFonts w:ascii="Arial" w:hAnsi="Arial" w:cs="Arial"/>
                <w:sz w:val="20"/>
                <w:szCs w:val="20"/>
              </w:rPr>
              <w:t>Extension</w:t>
            </w:r>
          </w:p>
        </w:tc>
        <w:tc>
          <w:tcPr>
            <w:tcW w:w="58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7473609" w14:textId="77777777" w:rsidR="0041162E" w:rsidRDefault="0041162E" w:rsidP="005966EC">
            <w:pPr>
              <w:jc w:val="right"/>
              <w:rPr>
                <w:rFonts w:ascii="Arial" w:hAnsi="Arial" w:cs="Arial"/>
                <w:sz w:val="20"/>
                <w:szCs w:val="20"/>
              </w:rPr>
            </w:pPr>
            <w:r>
              <w:rPr>
                <w:rFonts w:ascii="Arial" w:hAnsi="Arial" w:cs="Arial"/>
                <w:sz w:val="20"/>
                <w:szCs w:val="20"/>
              </w:rPr>
              <w:t>3</w:t>
            </w:r>
          </w:p>
        </w:tc>
        <w:tc>
          <w:tcPr>
            <w:tcW w:w="135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1F0E51E" w14:textId="77777777" w:rsidR="0041162E" w:rsidRDefault="0041162E" w:rsidP="005966EC">
            <w:pPr>
              <w:jc w:val="right"/>
              <w:rPr>
                <w:rFonts w:ascii="Arial" w:hAnsi="Arial" w:cs="Arial"/>
                <w:sz w:val="20"/>
                <w:szCs w:val="20"/>
              </w:rPr>
            </w:pPr>
            <w:r>
              <w:rPr>
                <w:rFonts w:ascii="Arial" w:hAnsi="Arial" w:cs="Arial"/>
                <w:sz w:val="20"/>
                <w:szCs w:val="20"/>
              </w:rPr>
              <w:t>10</w:t>
            </w:r>
          </w:p>
        </w:tc>
        <w:tc>
          <w:tcPr>
            <w:tcW w:w="58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1926E51" w14:textId="77777777" w:rsidR="0041162E" w:rsidRDefault="0041162E" w:rsidP="005966EC">
            <w:pPr>
              <w:jc w:val="right"/>
              <w:rPr>
                <w:rFonts w:ascii="Arial" w:hAnsi="Arial" w:cs="Arial"/>
                <w:sz w:val="20"/>
                <w:szCs w:val="20"/>
              </w:rPr>
            </w:pPr>
            <w:r>
              <w:rPr>
                <w:rFonts w:ascii="Arial" w:hAnsi="Arial" w:cs="Arial"/>
                <w:sz w:val="20"/>
                <w:szCs w:val="20"/>
              </w:rPr>
              <w:t>3</w:t>
            </w:r>
          </w:p>
        </w:tc>
        <w:tc>
          <w:tcPr>
            <w:tcW w:w="135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99ED8AA" w14:textId="77777777" w:rsidR="0041162E" w:rsidRDefault="0041162E" w:rsidP="005966EC">
            <w:pPr>
              <w:jc w:val="right"/>
              <w:rPr>
                <w:rFonts w:ascii="Arial" w:hAnsi="Arial" w:cs="Arial"/>
                <w:sz w:val="20"/>
                <w:szCs w:val="20"/>
              </w:rPr>
            </w:pPr>
            <w:r>
              <w:rPr>
                <w:rFonts w:ascii="Arial" w:hAnsi="Arial" w:cs="Arial"/>
                <w:sz w:val="20"/>
                <w:szCs w:val="20"/>
              </w:rPr>
              <w:t>20</w:t>
            </w:r>
          </w:p>
        </w:tc>
        <w:tc>
          <w:tcPr>
            <w:tcW w:w="58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DEAD74A" w14:textId="77777777" w:rsidR="0041162E" w:rsidRDefault="0041162E" w:rsidP="005966EC">
            <w:pPr>
              <w:jc w:val="right"/>
              <w:rPr>
                <w:rFonts w:ascii="Arial" w:hAnsi="Arial" w:cs="Arial"/>
                <w:sz w:val="20"/>
                <w:szCs w:val="20"/>
              </w:rPr>
            </w:pPr>
            <w:r>
              <w:rPr>
                <w:rFonts w:ascii="Arial" w:hAnsi="Arial" w:cs="Arial"/>
                <w:sz w:val="20"/>
                <w:szCs w:val="20"/>
              </w:rPr>
              <w:t>3</w:t>
            </w:r>
          </w:p>
        </w:tc>
        <w:tc>
          <w:tcPr>
            <w:tcW w:w="135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551F58C" w14:textId="77777777" w:rsidR="0041162E" w:rsidRDefault="0041162E" w:rsidP="005966EC">
            <w:pPr>
              <w:jc w:val="right"/>
              <w:rPr>
                <w:rFonts w:ascii="Arial" w:hAnsi="Arial" w:cs="Arial"/>
                <w:sz w:val="20"/>
                <w:szCs w:val="20"/>
              </w:rPr>
            </w:pPr>
            <w:r>
              <w:rPr>
                <w:rFonts w:ascii="Arial" w:hAnsi="Arial" w:cs="Arial"/>
                <w:sz w:val="20"/>
                <w:szCs w:val="20"/>
              </w:rPr>
              <w:t>10</w:t>
            </w:r>
          </w:p>
        </w:tc>
        <w:tc>
          <w:tcPr>
            <w:tcW w:w="58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445B029" w14:textId="77777777" w:rsidR="0041162E" w:rsidRDefault="0041162E" w:rsidP="005966EC">
            <w:pPr>
              <w:jc w:val="right"/>
              <w:rPr>
                <w:rFonts w:ascii="Arial" w:hAnsi="Arial" w:cs="Arial"/>
                <w:sz w:val="20"/>
                <w:szCs w:val="20"/>
              </w:rPr>
            </w:pPr>
            <w:r>
              <w:rPr>
                <w:rFonts w:ascii="Arial" w:hAnsi="Arial" w:cs="Arial"/>
                <w:sz w:val="20"/>
                <w:szCs w:val="20"/>
              </w:rPr>
              <w:t>3</w:t>
            </w:r>
          </w:p>
        </w:tc>
        <w:tc>
          <w:tcPr>
            <w:tcW w:w="135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083E67D" w14:textId="77777777" w:rsidR="0041162E" w:rsidRDefault="0041162E" w:rsidP="005966EC">
            <w:pPr>
              <w:jc w:val="right"/>
              <w:rPr>
                <w:rFonts w:ascii="Arial" w:hAnsi="Arial" w:cs="Arial"/>
                <w:sz w:val="20"/>
                <w:szCs w:val="20"/>
              </w:rPr>
            </w:pPr>
            <w:r>
              <w:rPr>
                <w:rFonts w:ascii="Arial" w:hAnsi="Arial" w:cs="Arial"/>
                <w:sz w:val="20"/>
                <w:szCs w:val="20"/>
              </w:rPr>
              <w:t>20</w:t>
            </w:r>
          </w:p>
        </w:tc>
      </w:tr>
      <w:tr w:rsidR="0041162E" w14:paraId="63FB7178" w14:textId="77777777" w:rsidTr="005966EC">
        <w:trPr>
          <w:trHeight w:val="255"/>
        </w:trPr>
        <w:tc>
          <w:tcPr>
            <w:tcW w:w="232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CAE4A82" w14:textId="77777777" w:rsidR="0041162E" w:rsidRDefault="0041162E" w:rsidP="005966EC">
            <w:pPr>
              <w:rPr>
                <w:rFonts w:ascii="Arial" w:hAnsi="Arial" w:cs="Arial"/>
                <w:sz w:val="20"/>
                <w:szCs w:val="20"/>
              </w:rPr>
            </w:pPr>
            <w:r>
              <w:rPr>
                <w:rFonts w:ascii="Arial" w:hAnsi="Arial" w:cs="Arial"/>
                <w:sz w:val="20"/>
                <w:szCs w:val="20"/>
              </w:rPr>
              <w:t>Flexion</w:t>
            </w:r>
          </w:p>
        </w:tc>
        <w:tc>
          <w:tcPr>
            <w:tcW w:w="58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56D4EF8" w14:textId="77777777" w:rsidR="0041162E" w:rsidRDefault="0041162E" w:rsidP="005966EC">
            <w:pPr>
              <w:jc w:val="right"/>
              <w:rPr>
                <w:rFonts w:ascii="Arial" w:hAnsi="Arial" w:cs="Arial"/>
                <w:sz w:val="20"/>
                <w:szCs w:val="20"/>
              </w:rPr>
            </w:pPr>
            <w:r>
              <w:rPr>
                <w:rFonts w:ascii="Arial" w:hAnsi="Arial" w:cs="Arial"/>
                <w:sz w:val="20"/>
                <w:szCs w:val="20"/>
              </w:rPr>
              <w:t>3</w:t>
            </w:r>
          </w:p>
        </w:tc>
        <w:tc>
          <w:tcPr>
            <w:tcW w:w="135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D7B4FBF" w14:textId="77777777" w:rsidR="0041162E" w:rsidRDefault="0041162E" w:rsidP="005966EC">
            <w:pPr>
              <w:jc w:val="right"/>
              <w:rPr>
                <w:rFonts w:ascii="Arial" w:hAnsi="Arial" w:cs="Arial"/>
                <w:sz w:val="20"/>
                <w:szCs w:val="20"/>
              </w:rPr>
            </w:pPr>
            <w:r>
              <w:rPr>
                <w:rFonts w:ascii="Arial" w:hAnsi="Arial" w:cs="Arial"/>
                <w:sz w:val="20"/>
                <w:szCs w:val="20"/>
              </w:rPr>
              <w:t>10</w:t>
            </w:r>
          </w:p>
        </w:tc>
        <w:tc>
          <w:tcPr>
            <w:tcW w:w="58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EAF0915" w14:textId="77777777" w:rsidR="0041162E" w:rsidRDefault="0041162E" w:rsidP="005966EC">
            <w:pPr>
              <w:jc w:val="right"/>
              <w:rPr>
                <w:rFonts w:ascii="Arial" w:hAnsi="Arial" w:cs="Arial"/>
                <w:sz w:val="20"/>
                <w:szCs w:val="20"/>
              </w:rPr>
            </w:pPr>
            <w:r>
              <w:rPr>
                <w:rFonts w:ascii="Arial" w:hAnsi="Arial" w:cs="Arial"/>
                <w:sz w:val="20"/>
                <w:szCs w:val="20"/>
              </w:rPr>
              <w:t>3</w:t>
            </w:r>
          </w:p>
        </w:tc>
        <w:tc>
          <w:tcPr>
            <w:tcW w:w="135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BFC5B66" w14:textId="77777777" w:rsidR="0041162E" w:rsidRDefault="0041162E" w:rsidP="005966EC">
            <w:pPr>
              <w:jc w:val="right"/>
              <w:rPr>
                <w:rFonts w:ascii="Arial" w:hAnsi="Arial" w:cs="Arial"/>
                <w:sz w:val="20"/>
                <w:szCs w:val="20"/>
              </w:rPr>
            </w:pPr>
            <w:r>
              <w:rPr>
                <w:rFonts w:ascii="Arial" w:hAnsi="Arial" w:cs="Arial"/>
                <w:sz w:val="20"/>
                <w:szCs w:val="20"/>
              </w:rPr>
              <w:t>20</w:t>
            </w:r>
          </w:p>
        </w:tc>
        <w:tc>
          <w:tcPr>
            <w:tcW w:w="58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B4B19B2" w14:textId="77777777" w:rsidR="0041162E" w:rsidRDefault="0041162E" w:rsidP="005966EC">
            <w:pPr>
              <w:jc w:val="right"/>
              <w:rPr>
                <w:rFonts w:ascii="Arial" w:hAnsi="Arial" w:cs="Arial"/>
                <w:sz w:val="20"/>
                <w:szCs w:val="20"/>
              </w:rPr>
            </w:pPr>
            <w:r>
              <w:rPr>
                <w:rFonts w:ascii="Arial" w:hAnsi="Arial" w:cs="Arial"/>
                <w:sz w:val="20"/>
                <w:szCs w:val="20"/>
              </w:rPr>
              <w:t>3</w:t>
            </w:r>
          </w:p>
        </w:tc>
        <w:tc>
          <w:tcPr>
            <w:tcW w:w="135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B2579A2" w14:textId="77777777" w:rsidR="0041162E" w:rsidRDefault="0041162E" w:rsidP="005966EC">
            <w:pPr>
              <w:jc w:val="right"/>
              <w:rPr>
                <w:rFonts w:ascii="Arial" w:hAnsi="Arial" w:cs="Arial"/>
                <w:sz w:val="20"/>
                <w:szCs w:val="20"/>
              </w:rPr>
            </w:pPr>
            <w:r>
              <w:rPr>
                <w:rFonts w:ascii="Arial" w:hAnsi="Arial" w:cs="Arial"/>
                <w:sz w:val="20"/>
                <w:szCs w:val="20"/>
              </w:rPr>
              <w:t>10</w:t>
            </w:r>
          </w:p>
        </w:tc>
        <w:tc>
          <w:tcPr>
            <w:tcW w:w="58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7B82FFE" w14:textId="77777777" w:rsidR="0041162E" w:rsidRDefault="0041162E" w:rsidP="005966EC">
            <w:pPr>
              <w:jc w:val="right"/>
              <w:rPr>
                <w:rFonts w:ascii="Arial" w:hAnsi="Arial" w:cs="Arial"/>
                <w:sz w:val="20"/>
                <w:szCs w:val="20"/>
              </w:rPr>
            </w:pPr>
            <w:r>
              <w:rPr>
                <w:rFonts w:ascii="Arial" w:hAnsi="Arial" w:cs="Arial"/>
                <w:sz w:val="20"/>
                <w:szCs w:val="20"/>
              </w:rPr>
              <w:t>3</w:t>
            </w:r>
          </w:p>
        </w:tc>
        <w:tc>
          <w:tcPr>
            <w:tcW w:w="135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015EB95" w14:textId="77777777" w:rsidR="0041162E" w:rsidRDefault="0041162E" w:rsidP="005966EC">
            <w:pPr>
              <w:jc w:val="right"/>
              <w:rPr>
                <w:rFonts w:ascii="Arial" w:hAnsi="Arial" w:cs="Arial"/>
                <w:sz w:val="20"/>
                <w:szCs w:val="20"/>
              </w:rPr>
            </w:pPr>
            <w:r>
              <w:rPr>
                <w:rFonts w:ascii="Arial" w:hAnsi="Arial" w:cs="Arial"/>
                <w:sz w:val="20"/>
                <w:szCs w:val="20"/>
              </w:rPr>
              <w:t>20</w:t>
            </w:r>
          </w:p>
        </w:tc>
      </w:tr>
      <w:tr w:rsidR="0041162E" w14:paraId="3EAF5ADD" w14:textId="77777777" w:rsidTr="005966EC">
        <w:trPr>
          <w:trHeight w:val="255"/>
        </w:trPr>
        <w:tc>
          <w:tcPr>
            <w:tcW w:w="232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03CE73B" w14:textId="77777777" w:rsidR="0041162E" w:rsidRDefault="0041162E" w:rsidP="005966EC">
            <w:pPr>
              <w:rPr>
                <w:rFonts w:ascii="Arial" w:hAnsi="Arial" w:cs="Arial"/>
                <w:sz w:val="20"/>
                <w:szCs w:val="20"/>
              </w:rPr>
            </w:pPr>
            <w:r>
              <w:rPr>
                <w:rFonts w:ascii="Arial" w:hAnsi="Arial" w:cs="Arial"/>
                <w:sz w:val="20"/>
                <w:szCs w:val="20"/>
              </w:rPr>
              <w:t>Calf Raises</w:t>
            </w:r>
          </w:p>
        </w:tc>
        <w:tc>
          <w:tcPr>
            <w:tcW w:w="58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B7F935A" w14:textId="77777777" w:rsidR="0041162E" w:rsidRDefault="0041162E" w:rsidP="005966EC">
            <w:pPr>
              <w:jc w:val="right"/>
              <w:rPr>
                <w:rFonts w:ascii="Arial" w:hAnsi="Arial" w:cs="Arial"/>
                <w:sz w:val="20"/>
                <w:szCs w:val="20"/>
              </w:rPr>
            </w:pPr>
            <w:r>
              <w:rPr>
                <w:rFonts w:ascii="Arial" w:hAnsi="Arial" w:cs="Arial"/>
                <w:sz w:val="20"/>
                <w:szCs w:val="20"/>
              </w:rPr>
              <w:t>3</w:t>
            </w:r>
          </w:p>
        </w:tc>
        <w:tc>
          <w:tcPr>
            <w:tcW w:w="135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844EA7D" w14:textId="77777777" w:rsidR="0041162E" w:rsidRDefault="0041162E" w:rsidP="005966EC">
            <w:pPr>
              <w:jc w:val="right"/>
              <w:rPr>
                <w:rFonts w:ascii="Arial" w:hAnsi="Arial" w:cs="Arial"/>
                <w:sz w:val="20"/>
                <w:szCs w:val="20"/>
              </w:rPr>
            </w:pPr>
            <w:r>
              <w:rPr>
                <w:rFonts w:ascii="Arial" w:hAnsi="Arial" w:cs="Arial"/>
                <w:sz w:val="20"/>
                <w:szCs w:val="20"/>
              </w:rPr>
              <w:t>10</w:t>
            </w:r>
          </w:p>
        </w:tc>
        <w:tc>
          <w:tcPr>
            <w:tcW w:w="58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6E4B4EC" w14:textId="77777777" w:rsidR="0041162E" w:rsidRDefault="0041162E" w:rsidP="005966EC">
            <w:pPr>
              <w:jc w:val="right"/>
              <w:rPr>
                <w:rFonts w:ascii="Arial" w:hAnsi="Arial" w:cs="Arial"/>
                <w:sz w:val="20"/>
                <w:szCs w:val="20"/>
              </w:rPr>
            </w:pPr>
            <w:r>
              <w:rPr>
                <w:rFonts w:ascii="Arial" w:hAnsi="Arial" w:cs="Arial"/>
                <w:sz w:val="20"/>
                <w:szCs w:val="20"/>
              </w:rPr>
              <w:t>3</w:t>
            </w:r>
          </w:p>
        </w:tc>
        <w:tc>
          <w:tcPr>
            <w:tcW w:w="135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EFD90B5" w14:textId="77777777" w:rsidR="0041162E" w:rsidRDefault="0041162E" w:rsidP="005966EC">
            <w:pPr>
              <w:jc w:val="right"/>
              <w:rPr>
                <w:rFonts w:ascii="Arial" w:hAnsi="Arial" w:cs="Arial"/>
                <w:sz w:val="20"/>
                <w:szCs w:val="20"/>
              </w:rPr>
            </w:pPr>
            <w:r>
              <w:rPr>
                <w:rFonts w:ascii="Arial" w:hAnsi="Arial" w:cs="Arial"/>
                <w:sz w:val="20"/>
                <w:szCs w:val="20"/>
              </w:rPr>
              <w:t>12</w:t>
            </w:r>
          </w:p>
        </w:tc>
        <w:tc>
          <w:tcPr>
            <w:tcW w:w="58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0A55AD3" w14:textId="77777777" w:rsidR="0041162E" w:rsidRDefault="0041162E" w:rsidP="005966EC">
            <w:pPr>
              <w:jc w:val="right"/>
              <w:rPr>
                <w:rFonts w:ascii="Arial" w:hAnsi="Arial" w:cs="Arial"/>
                <w:sz w:val="20"/>
                <w:szCs w:val="20"/>
              </w:rPr>
            </w:pPr>
            <w:r>
              <w:rPr>
                <w:rFonts w:ascii="Arial" w:hAnsi="Arial" w:cs="Arial"/>
                <w:sz w:val="20"/>
                <w:szCs w:val="20"/>
              </w:rPr>
              <w:t>3</w:t>
            </w:r>
          </w:p>
        </w:tc>
        <w:tc>
          <w:tcPr>
            <w:tcW w:w="135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29A4039" w14:textId="77777777" w:rsidR="0041162E" w:rsidRDefault="0041162E" w:rsidP="005966EC">
            <w:pPr>
              <w:jc w:val="right"/>
              <w:rPr>
                <w:rFonts w:ascii="Arial" w:hAnsi="Arial" w:cs="Arial"/>
                <w:sz w:val="20"/>
                <w:szCs w:val="20"/>
              </w:rPr>
            </w:pPr>
            <w:r>
              <w:rPr>
                <w:rFonts w:ascii="Arial" w:hAnsi="Arial" w:cs="Arial"/>
                <w:sz w:val="20"/>
                <w:szCs w:val="20"/>
              </w:rPr>
              <w:t>15</w:t>
            </w:r>
          </w:p>
        </w:tc>
        <w:tc>
          <w:tcPr>
            <w:tcW w:w="58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29E8FF1" w14:textId="77777777" w:rsidR="0041162E" w:rsidRDefault="0041162E" w:rsidP="005966EC">
            <w:pPr>
              <w:jc w:val="right"/>
              <w:rPr>
                <w:rFonts w:ascii="Arial" w:hAnsi="Arial" w:cs="Arial"/>
                <w:sz w:val="20"/>
                <w:szCs w:val="20"/>
              </w:rPr>
            </w:pPr>
            <w:r>
              <w:rPr>
                <w:rFonts w:ascii="Arial" w:hAnsi="Arial" w:cs="Arial"/>
                <w:sz w:val="20"/>
                <w:szCs w:val="20"/>
              </w:rPr>
              <w:t>3</w:t>
            </w:r>
          </w:p>
        </w:tc>
        <w:tc>
          <w:tcPr>
            <w:tcW w:w="135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804E419" w14:textId="77777777" w:rsidR="0041162E" w:rsidRDefault="0041162E" w:rsidP="005966EC">
            <w:pPr>
              <w:jc w:val="right"/>
              <w:rPr>
                <w:rFonts w:ascii="Arial" w:hAnsi="Arial" w:cs="Arial"/>
                <w:sz w:val="20"/>
                <w:szCs w:val="20"/>
              </w:rPr>
            </w:pPr>
            <w:r>
              <w:rPr>
                <w:rFonts w:ascii="Arial" w:hAnsi="Arial" w:cs="Arial"/>
                <w:sz w:val="20"/>
                <w:szCs w:val="20"/>
              </w:rPr>
              <w:t>20</w:t>
            </w:r>
          </w:p>
        </w:tc>
      </w:tr>
      <w:tr w:rsidR="0041162E" w14:paraId="0FC43128" w14:textId="77777777" w:rsidTr="005966EC">
        <w:trPr>
          <w:trHeight w:val="255"/>
        </w:trPr>
        <w:tc>
          <w:tcPr>
            <w:tcW w:w="232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83DAA92" w14:textId="77777777" w:rsidR="0041162E" w:rsidRDefault="0041162E" w:rsidP="005966EC">
            <w:pPr>
              <w:rPr>
                <w:rFonts w:ascii="Arial" w:hAnsi="Arial" w:cs="Arial"/>
                <w:sz w:val="20"/>
                <w:szCs w:val="20"/>
              </w:rPr>
            </w:pPr>
            <w:r>
              <w:rPr>
                <w:rFonts w:ascii="Arial" w:hAnsi="Arial" w:cs="Arial"/>
                <w:sz w:val="20"/>
                <w:szCs w:val="20"/>
              </w:rPr>
              <w:t>Mini-squat</w:t>
            </w:r>
          </w:p>
        </w:tc>
        <w:tc>
          <w:tcPr>
            <w:tcW w:w="58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0C59E86" w14:textId="77777777" w:rsidR="0041162E" w:rsidRDefault="0041162E" w:rsidP="005966EC">
            <w:pPr>
              <w:jc w:val="right"/>
              <w:rPr>
                <w:rFonts w:ascii="Arial" w:hAnsi="Arial" w:cs="Arial"/>
                <w:sz w:val="20"/>
                <w:szCs w:val="20"/>
              </w:rPr>
            </w:pPr>
            <w:r>
              <w:rPr>
                <w:rFonts w:ascii="Arial" w:hAnsi="Arial" w:cs="Arial"/>
                <w:sz w:val="20"/>
                <w:szCs w:val="20"/>
              </w:rPr>
              <w:t>3</w:t>
            </w:r>
          </w:p>
        </w:tc>
        <w:tc>
          <w:tcPr>
            <w:tcW w:w="135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85F3B57" w14:textId="77777777" w:rsidR="0041162E" w:rsidRDefault="0041162E" w:rsidP="005966EC">
            <w:pPr>
              <w:jc w:val="right"/>
              <w:rPr>
                <w:rFonts w:ascii="Arial" w:hAnsi="Arial" w:cs="Arial"/>
                <w:sz w:val="20"/>
                <w:szCs w:val="20"/>
              </w:rPr>
            </w:pPr>
            <w:r>
              <w:rPr>
                <w:rFonts w:ascii="Arial" w:hAnsi="Arial" w:cs="Arial"/>
                <w:sz w:val="20"/>
                <w:szCs w:val="20"/>
              </w:rPr>
              <w:t>10</w:t>
            </w:r>
          </w:p>
        </w:tc>
        <w:tc>
          <w:tcPr>
            <w:tcW w:w="58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8746F71" w14:textId="77777777" w:rsidR="0041162E" w:rsidRDefault="0041162E" w:rsidP="005966EC">
            <w:pPr>
              <w:jc w:val="right"/>
              <w:rPr>
                <w:rFonts w:ascii="Arial" w:hAnsi="Arial" w:cs="Arial"/>
                <w:sz w:val="20"/>
                <w:szCs w:val="20"/>
              </w:rPr>
            </w:pPr>
            <w:r>
              <w:rPr>
                <w:rFonts w:ascii="Arial" w:hAnsi="Arial" w:cs="Arial"/>
                <w:sz w:val="20"/>
                <w:szCs w:val="20"/>
              </w:rPr>
              <w:t>3</w:t>
            </w:r>
          </w:p>
        </w:tc>
        <w:tc>
          <w:tcPr>
            <w:tcW w:w="135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5E41F0A" w14:textId="77777777" w:rsidR="0041162E" w:rsidRDefault="0041162E" w:rsidP="005966EC">
            <w:pPr>
              <w:jc w:val="right"/>
              <w:rPr>
                <w:rFonts w:ascii="Arial" w:hAnsi="Arial" w:cs="Arial"/>
                <w:sz w:val="20"/>
                <w:szCs w:val="20"/>
              </w:rPr>
            </w:pPr>
            <w:r>
              <w:rPr>
                <w:rFonts w:ascii="Arial" w:hAnsi="Arial" w:cs="Arial"/>
                <w:sz w:val="20"/>
                <w:szCs w:val="20"/>
              </w:rPr>
              <w:t>20</w:t>
            </w:r>
          </w:p>
        </w:tc>
        <w:tc>
          <w:tcPr>
            <w:tcW w:w="58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B878612" w14:textId="77777777" w:rsidR="0041162E" w:rsidRDefault="0041162E" w:rsidP="005966EC">
            <w:pPr>
              <w:jc w:val="right"/>
              <w:rPr>
                <w:rFonts w:ascii="Arial" w:hAnsi="Arial" w:cs="Arial"/>
                <w:sz w:val="20"/>
                <w:szCs w:val="20"/>
              </w:rPr>
            </w:pPr>
            <w:r>
              <w:rPr>
                <w:rFonts w:ascii="Arial" w:hAnsi="Arial" w:cs="Arial"/>
                <w:sz w:val="20"/>
                <w:szCs w:val="20"/>
              </w:rPr>
              <w:t>3</w:t>
            </w:r>
          </w:p>
        </w:tc>
        <w:tc>
          <w:tcPr>
            <w:tcW w:w="135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92F264C" w14:textId="77777777" w:rsidR="0041162E" w:rsidRDefault="0041162E" w:rsidP="005966EC">
            <w:pPr>
              <w:jc w:val="right"/>
              <w:rPr>
                <w:rFonts w:ascii="Arial" w:hAnsi="Arial" w:cs="Arial"/>
                <w:sz w:val="20"/>
                <w:szCs w:val="20"/>
              </w:rPr>
            </w:pPr>
            <w:r>
              <w:rPr>
                <w:rFonts w:ascii="Arial" w:hAnsi="Arial" w:cs="Arial"/>
                <w:sz w:val="20"/>
                <w:szCs w:val="20"/>
              </w:rPr>
              <w:t>10</w:t>
            </w:r>
          </w:p>
        </w:tc>
        <w:tc>
          <w:tcPr>
            <w:tcW w:w="58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0DD0F91" w14:textId="77777777" w:rsidR="0041162E" w:rsidRDefault="0041162E" w:rsidP="005966EC">
            <w:pPr>
              <w:jc w:val="right"/>
              <w:rPr>
                <w:rFonts w:ascii="Arial" w:hAnsi="Arial" w:cs="Arial"/>
                <w:sz w:val="20"/>
                <w:szCs w:val="20"/>
              </w:rPr>
            </w:pPr>
            <w:r>
              <w:rPr>
                <w:rFonts w:ascii="Arial" w:hAnsi="Arial" w:cs="Arial"/>
                <w:sz w:val="20"/>
                <w:szCs w:val="20"/>
              </w:rPr>
              <w:t>3</w:t>
            </w:r>
          </w:p>
        </w:tc>
        <w:tc>
          <w:tcPr>
            <w:tcW w:w="135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BAB2557" w14:textId="77777777" w:rsidR="0041162E" w:rsidRDefault="0041162E" w:rsidP="005966EC">
            <w:pPr>
              <w:jc w:val="right"/>
              <w:rPr>
                <w:rFonts w:ascii="Arial" w:hAnsi="Arial" w:cs="Arial"/>
                <w:sz w:val="20"/>
                <w:szCs w:val="20"/>
              </w:rPr>
            </w:pPr>
            <w:r>
              <w:rPr>
                <w:rFonts w:ascii="Arial" w:hAnsi="Arial" w:cs="Arial"/>
                <w:sz w:val="20"/>
                <w:szCs w:val="20"/>
              </w:rPr>
              <w:t>20</w:t>
            </w:r>
          </w:p>
        </w:tc>
      </w:tr>
      <w:tr w:rsidR="0041162E" w14:paraId="0DC6B83D" w14:textId="77777777" w:rsidTr="005966EC">
        <w:trPr>
          <w:trHeight w:val="255"/>
        </w:trPr>
        <w:tc>
          <w:tcPr>
            <w:tcW w:w="232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49E87FF" w14:textId="77777777" w:rsidR="0041162E" w:rsidRDefault="0041162E" w:rsidP="005966EC">
            <w:pPr>
              <w:rPr>
                <w:rFonts w:ascii="Arial" w:hAnsi="Arial" w:cs="Arial"/>
                <w:sz w:val="20"/>
                <w:szCs w:val="20"/>
              </w:rPr>
            </w:pPr>
            <w:r>
              <w:rPr>
                <w:rFonts w:ascii="Arial" w:hAnsi="Arial" w:cs="Arial"/>
                <w:sz w:val="20"/>
                <w:szCs w:val="20"/>
              </w:rPr>
              <w:t>Terminal Knee Extension</w:t>
            </w:r>
          </w:p>
        </w:tc>
        <w:tc>
          <w:tcPr>
            <w:tcW w:w="58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0D431E2" w14:textId="77777777" w:rsidR="0041162E" w:rsidRDefault="0041162E" w:rsidP="005966EC">
            <w:pPr>
              <w:jc w:val="right"/>
              <w:rPr>
                <w:rFonts w:ascii="Arial" w:hAnsi="Arial" w:cs="Arial"/>
                <w:sz w:val="20"/>
                <w:szCs w:val="20"/>
              </w:rPr>
            </w:pPr>
            <w:r>
              <w:rPr>
                <w:rFonts w:ascii="Arial" w:hAnsi="Arial" w:cs="Arial"/>
                <w:sz w:val="20"/>
                <w:szCs w:val="20"/>
              </w:rPr>
              <w:t>3</w:t>
            </w:r>
          </w:p>
        </w:tc>
        <w:tc>
          <w:tcPr>
            <w:tcW w:w="135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78A6279" w14:textId="77777777" w:rsidR="0041162E" w:rsidRDefault="0041162E" w:rsidP="005966EC">
            <w:pPr>
              <w:jc w:val="right"/>
              <w:rPr>
                <w:rFonts w:ascii="Arial" w:hAnsi="Arial" w:cs="Arial"/>
                <w:sz w:val="20"/>
                <w:szCs w:val="20"/>
              </w:rPr>
            </w:pPr>
            <w:r>
              <w:rPr>
                <w:rFonts w:ascii="Arial" w:hAnsi="Arial" w:cs="Arial"/>
                <w:sz w:val="20"/>
                <w:szCs w:val="20"/>
              </w:rPr>
              <w:t>10</w:t>
            </w:r>
          </w:p>
        </w:tc>
        <w:tc>
          <w:tcPr>
            <w:tcW w:w="58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2F09EB7" w14:textId="77777777" w:rsidR="0041162E" w:rsidRDefault="0041162E" w:rsidP="005966EC">
            <w:pPr>
              <w:jc w:val="right"/>
              <w:rPr>
                <w:rFonts w:ascii="Arial" w:hAnsi="Arial" w:cs="Arial"/>
                <w:sz w:val="20"/>
                <w:szCs w:val="20"/>
              </w:rPr>
            </w:pPr>
            <w:r>
              <w:rPr>
                <w:rFonts w:ascii="Arial" w:hAnsi="Arial" w:cs="Arial"/>
                <w:sz w:val="20"/>
                <w:szCs w:val="20"/>
              </w:rPr>
              <w:t>3</w:t>
            </w:r>
          </w:p>
        </w:tc>
        <w:tc>
          <w:tcPr>
            <w:tcW w:w="135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405A0DC" w14:textId="77777777" w:rsidR="0041162E" w:rsidRDefault="0041162E" w:rsidP="005966EC">
            <w:pPr>
              <w:jc w:val="right"/>
              <w:rPr>
                <w:rFonts w:ascii="Arial" w:hAnsi="Arial" w:cs="Arial"/>
                <w:sz w:val="20"/>
                <w:szCs w:val="20"/>
              </w:rPr>
            </w:pPr>
            <w:r>
              <w:rPr>
                <w:rFonts w:ascii="Arial" w:hAnsi="Arial" w:cs="Arial"/>
                <w:sz w:val="20"/>
                <w:szCs w:val="20"/>
              </w:rPr>
              <w:t>20</w:t>
            </w:r>
          </w:p>
        </w:tc>
        <w:tc>
          <w:tcPr>
            <w:tcW w:w="58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6F8CB40" w14:textId="77777777" w:rsidR="0041162E" w:rsidRDefault="0041162E" w:rsidP="005966EC">
            <w:pPr>
              <w:jc w:val="right"/>
              <w:rPr>
                <w:rFonts w:ascii="Arial" w:hAnsi="Arial" w:cs="Arial"/>
                <w:sz w:val="20"/>
                <w:szCs w:val="20"/>
              </w:rPr>
            </w:pPr>
            <w:r>
              <w:rPr>
                <w:rFonts w:ascii="Arial" w:hAnsi="Arial" w:cs="Arial"/>
                <w:sz w:val="20"/>
                <w:szCs w:val="20"/>
              </w:rPr>
              <w:t>3</w:t>
            </w:r>
          </w:p>
        </w:tc>
        <w:tc>
          <w:tcPr>
            <w:tcW w:w="135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19A19FD" w14:textId="77777777" w:rsidR="0041162E" w:rsidRDefault="0041162E" w:rsidP="005966EC">
            <w:pPr>
              <w:jc w:val="right"/>
              <w:rPr>
                <w:rFonts w:ascii="Arial" w:hAnsi="Arial" w:cs="Arial"/>
                <w:sz w:val="20"/>
                <w:szCs w:val="20"/>
              </w:rPr>
            </w:pPr>
            <w:r>
              <w:rPr>
                <w:rFonts w:ascii="Arial" w:hAnsi="Arial" w:cs="Arial"/>
                <w:sz w:val="20"/>
                <w:szCs w:val="20"/>
              </w:rPr>
              <w:t>10</w:t>
            </w:r>
          </w:p>
        </w:tc>
        <w:tc>
          <w:tcPr>
            <w:tcW w:w="58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FE3BA2D" w14:textId="77777777" w:rsidR="0041162E" w:rsidRDefault="0041162E" w:rsidP="005966EC">
            <w:pPr>
              <w:jc w:val="right"/>
              <w:rPr>
                <w:rFonts w:ascii="Arial" w:hAnsi="Arial" w:cs="Arial"/>
                <w:sz w:val="20"/>
                <w:szCs w:val="20"/>
              </w:rPr>
            </w:pPr>
            <w:r>
              <w:rPr>
                <w:rFonts w:ascii="Arial" w:hAnsi="Arial" w:cs="Arial"/>
                <w:sz w:val="20"/>
                <w:szCs w:val="20"/>
              </w:rPr>
              <w:t>3</w:t>
            </w:r>
          </w:p>
        </w:tc>
        <w:tc>
          <w:tcPr>
            <w:tcW w:w="135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E6A4430" w14:textId="77777777" w:rsidR="0041162E" w:rsidRDefault="0041162E" w:rsidP="005966EC">
            <w:pPr>
              <w:jc w:val="right"/>
              <w:rPr>
                <w:rFonts w:ascii="Arial" w:hAnsi="Arial" w:cs="Arial"/>
                <w:sz w:val="20"/>
                <w:szCs w:val="20"/>
              </w:rPr>
            </w:pPr>
            <w:r>
              <w:rPr>
                <w:rFonts w:ascii="Arial" w:hAnsi="Arial" w:cs="Arial"/>
                <w:sz w:val="20"/>
                <w:szCs w:val="20"/>
              </w:rPr>
              <w:t>20</w:t>
            </w:r>
          </w:p>
        </w:tc>
      </w:tr>
      <w:tr w:rsidR="0041162E" w14:paraId="0F2EF5D8" w14:textId="77777777" w:rsidTr="005966EC">
        <w:trPr>
          <w:trHeight w:val="255"/>
        </w:trPr>
        <w:tc>
          <w:tcPr>
            <w:tcW w:w="232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B96A4A0" w14:textId="77777777" w:rsidR="0041162E" w:rsidRDefault="0041162E" w:rsidP="005966EC">
            <w:pPr>
              <w:rPr>
                <w:rFonts w:ascii="Arial" w:hAnsi="Arial" w:cs="Arial"/>
                <w:sz w:val="20"/>
                <w:szCs w:val="20"/>
              </w:rPr>
            </w:pPr>
            <w:r>
              <w:rPr>
                <w:rFonts w:ascii="Arial" w:hAnsi="Arial" w:cs="Arial"/>
                <w:sz w:val="20"/>
                <w:szCs w:val="20"/>
              </w:rPr>
              <w:t>Leg Press</w:t>
            </w:r>
          </w:p>
        </w:tc>
        <w:tc>
          <w:tcPr>
            <w:tcW w:w="58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D3644E5" w14:textId="77777777" w:rsidR="0041162E" w:rsidRDefault="0041162E" w:rsidP="005966EC">
            <w:pPr>
              <w:jc w:val="right"/>
              <w:rPr>
                <w:rFonts w:ascii="Arial" w:hAnsi="Arial" w:cs="Arial"/>
                <w:sz w:val="20"/>
                <w:szCs w:val="20"/>
              </w:rPr>
            </w:pPr>
            <w:r>
              <w:rPr>
                <w:rFonts w:ascii="Arial" w:hAnsi="Arial" w:cs="Arial"/>
                <w:sz w:val="20"/>
                <w:szCs w:val="20"/>
              </w:rPr>
              <w:t>3</w:t>
            </w:r>
          </w:p>
        </w:tc>
        <w:tc>
          <w:tcPr>
            <w:tcW w:w="135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5FDFCEE" w14:textId="77777777" w:rsidR="0041162E" w:rsidRDefault="0041162E" w:rsidP="005966EC">
            <w:pPr>
              <w:jc w:val="right"/>
              <w:rPr>
                <w:rFonts w:ascii="Arial" w:hAnsi="Arial" w:cs="Arial"/>
                <w:sz w:val="20"/>
                <w:szCs w:val="20"/>
              </w:rPr>
            </w:pPr>
            <w:r>
              <w:rPr>
                <w:rFonts w:ascii="Arial" w:hAnsi="Arial" w:cs="Arial"/>
                <w:sz w:val="20"/>
                <w:szCs w:val="20"/>
              </w:rPr>
              <w:t>10</w:t>
            </w:r>
          </w:p>
        </w:tc>
        <w:tc>
          <w:tcPr>
            <w:tcW w:w="58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BDCF421" w14:textId="77777777" w:rsidR="0041162E" w:rsidRDefault="0041162E" w:rsidP="005966EC">
            <w:pPr>
              <w:jc w:val="right"/>
              <w:rPr>
                <w:rFonts w:ascii="Arial" w:hAnsi="Arial" w:cs="Arial"/>
                <w:sz w:val="20"/>
                <w:szCs w:val="20"/>
              </w:rPr>
            </w:pPr>
            <w:r>
              <w:rPr>
                <w:rFonts w:ascii="Arial" w:hAnsi="Arial" w:cs="Arial"/>
                <w:sz w:val="20"/>
                <w:szCs w:val="20"/>
              </w:rPr>
              <w:t>3</w:t>
            </w:r>
          </w:p>
        </w:tc>
        <w:tc>
          <w:tcPr>
            <w:tcW w:w="135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68E5C46" w14:textId="77777777" w:rsidR="0041162E" w:rsidRDefault="0041162E" w:rsidP="005966EC">
            <w:pPr>
              <w:jc w:val="right"/>
              <w:rPr>
                <w:rFonts w:ascii="Arial" w:hAnsi="Arial" w:cs="Arial"/>
                <w:sz w:val="20"/>
                <w:szCs w:val="20"/>
              </w:rPr>
            </w:pPr>
            <w:r>
              <w:rPr>
                <w:rFonts w:ascii="Arial" w:hAnsi="Arial" w:cs="Arial"/>
                <w:sz w:val="20"/>
                <w:szCs w:val="20"/>
              </w:rPr>
              <w:t>20</w:t>
            </w:r>
          </w:p>
        </w:tc>
        <w:tc>
          <w:tcPr>
            <w:tcW w:w="58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E76AB72" w14:textId="77777777" w:rsidR="0041162E" w:rsidRDefault="0041162E" w:rsidP="005966EC">
            <w:pPr>
              <w:jc w:val="right"/>
              <w:rPr>
                <w:rFonts w:ascii="Arial" w:hAnsi="Arial" w:cs="Arial"/>
                <w:sz w:val="20"/>
                <w:szCs w:val="20"/>
              </w:rPr>
            </w:pPr>
            <w:r>
              <w:rPr>
                <w:rFonts w:ascii="Arial" w:hAnsi="Arial" w:cs="Arial"/>
                <w:sz w:val="20"/>
                <w:szCs w:val="20"/>
              </w:rPr>
              <w:t>3</w:t>
            </w:r>
          </w:p>
        </w:tc>
        <w:tc>
          <w:tcPr>
            <w:tcW w:w="135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99BE8DD" w14:textId="77777777" w:rsidR="0041162E" w:rsidRDefault="0041162E" w:rsidP="005966EC">
            <w:pPr>
              <w:jc w:val="right"/>
              <w:rPr>
                <w:rFonts w:ascii="Arial" w:hAnsi="Arial" w:cs="Arial"/>
                <w:sz w:val="20"/>
                <w:szCs w:val="20"/>
              </w:rPr>
            </w:pPr>
            <w:r>
              <w:rPr>
                <w:rFonts w:ascii="Arial" w:hAnsi="Arial" w:cs="Arial"/>
                <w:sz w:val="20"/>
                <w:szCs w:val="20"/>
              </w:rPr>
              <w:t>10</w:t>
            </w:r>
          </w:p>
        </w:tc>
        <w:tc>
          <w:tcPr>
            <w:tcW w:w="58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D4145D1" w14:textId="77777777" w:rsidR="0041162E" w:rsidRDefault="0041162E" w:rsidP="005966EC">
            <w:pPr>
              <w:jc w:val="right"/>
              <w:rPr>
                <w:rFonts w:ascii="Arial" w:hAnsi="Arial" w:cs="Arial"/>
                <w:sz w:val="20"/>
                <w:szCs w:val="20"/>
              </w:rPr>
            </w:pPr>
            <w:r>
              <w:rPr>
                <w:rFonts w:ascii="Arial" w:hAnsi="Arial" w:cs="Arial"/>
                <w:sz w:val="20"/>
                <w:szCs w:val="20"/>
              </w:rPr>
              <w:t>3</w:t>
            </w:r>
          </w:p>
        </w:tc>
        <w:tc>
          <w:tcPr>
            <w:tcW w:w="135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C205378" w14:textId="77777777" w:rsidR="0041162E" w:rsidRDefault="0041162E" w:rsidP="005966EC">
            <w:pPr>
              <w:jc w:val="right"/>
              <w:rPr>
                <w:rFonts w:ascii="Arial" w:hAnsi="Arial" w:cs="Arial"/>
                <w:sz w:val="20"/>
                <w:szCs w:val="20"/>
              </w:rPr>
            </w:pPr>
            <w:r>
              <w:rPr>
                <w:rFonts w:ascii="Arial" w:hAnsi="Arial" w:cs="Arial"/>
                <w:sz w:val="20"/>
                <w:szCs w:val="20"/>
              </w:rPr>
              <w:t>20</w:t>
            </w:r>
          </w:p>
        </w:tc>
      </w:tr>
      <w:tr w:rsidR="0041162E" w14:paraId="3A2DDBCE" w14:textId="77777777" w:rsidTr="005966EC">
        <w:trPr>
          <w:trHeight w:val="255"/>
        </w:trPr>
        <w:tc>
          <w:tcPr>
            <w:tcW w:w="232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79A0B61" w14:textId="77777777" w:rsidR="0041162E" w:rsidRDefault="0041162E" w:rsidP="005966EC">
            <w:pPr>
              <w:rPr>
                <w:rFonts w:ascii="Arial" w:hAnsi="Arial" w:cs="Arial"/>
                <w:sz w:val="20"/>
                <w:szCs w:val="20"/>
              </w:rPr>
            </w:pPr>
            <w:r>
              <w:rPr>
                <w:rFonts w:ascii="Arial" w:hAnsi="Arial" w:cs="Arial"/>
                <w:sz w:val="20"/>
                <w:szCs w:val="20"/>
              </w:rPr>
              <w:t> </w:t>
            </w:r>
          </w:p>
        </w:tc>
        <w:tc>
          <w:tcPr>
            <w:tcW w:w="58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BB34CA7" w14:textId="77777777" w:rsidR="0041162E" w:rsidRDefault="0041162E" w:rsidP="005966EC">
            <w:pPr>
              <w:rPr>
                <w:rFonts w:ascii="Arial" w:hAnsi="Arial" w:cs="Arial"/>
                <w:sz w:val="20"/>
                <w:szCs w:val="20"/>
              </w:rPr>
            </w:pPr>
            <w:r>
              <w:rPr>
                <w:rFonts w:ascii="Arial" w:hAnsi="Arial" w:cs="Arial"/>
                <w:sz w:val="20"/>
                <w:szCs w:val="20"/>
              </w:rPr>
              <w:t> </w:t>
            </w:r>
          </w:p>
        </w:tc>
        <w:tc>
          <w:tcPr>
            <w:tcW w:w="135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8904FEC" w14:textId="77777777" w:rsidR="0041162E" w:rsidRDefault="0041162E" w:rsidP="005966EC">
            <w:pPr>
              <w:rPr>
                <w:rFonts w:ascii="Arial" w:hAnsi="Arial" w:cs="Arial"/>
                <w:sz w:val="20"/>
                <w:szCs w:val="20"/>
              </w:rPr>
            </w:pPr>
          </w:p>
        </w:tc>
        <w:tc>
          <w:tcPr>
            <w:tcW w:w="58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35705D9" w14:textId="77777777" w:rsidR="0041162E" w:rsidRDefault="0041162E" w:rsidP="005966EC">
            <w:pPr>
              <w:rPr>
                <w:rFonts w:ascii="Arial" w:hAnsi="Arial" w:cs="Arial"/>
                <w:sz w:val="20"/>
                <w:szCs w:val="20"/>
              </w:rPr>
            </w:pPr>
            <w:r>
              <w:rPr>
                <w:rFonts w:ascii="Arial" w:hAnsi="Arial" w:cs="Arial"/>
                <w:sz w:val="20"/>
                <w:szCs w:val="20"/>
              </w:rPr>
              <w:t> </w:t>
            </w:r>
          </w:p>
        </w:tc>
        <w:tc>
          <w:tcPr>
            <w:tcW w:w="135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C882C13" w14:textId="77777777" w:rsidR="0041162E" w:rsidRDefault="0041162E" w:rsidP="005966EC">
            <w:pPr>
              <w:rPr>
                <w:rFonts w:ascii="Arial" w:hAnsi="Arial" w:cs="Arial"/>
                <w:sz w:val="20"/>
                <w:szCs w:val="20"/>
              </w:rPr>
            </w:pPr>
            <w:r>
              <w:rPr>
                <w:rFonts w:ascii="Arial" w:hAnsi="Arial" w:cs="Arial"/>
                <w:sz w:val="20"/>
                <w:szCs w:val="20"/>
              </w:rPr>
              <w:t> </w:t>
            </w:r>
          </w:p>
        </w:tc>
        <w:tc>
          <w:tcPr>
            <w:tcW w:w="58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F0FB15E" w14:textId="77777777" w:rsidR="0041162E" w:rsidRDefault="0041162E" w:rsidP="005966EC">
            <w:pPr>
              <w:rPr>
                <w:rFonts w:ascii="Arial" w:hAnsi="Arial" w:cs="Arial"/>
                <w:sz w:val="20"/>
                <w:szCs w:val="20"/>
              </w:rPr>
            </w:pPr>
          </w:p>
        </w:tc>
        <w:tc>
          <w:tcPr>
            <w:tcW w:w="135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8141C2B" w14:textId="77777777" w:rsidR="0041162E" w:rsidRDefault="0041162E" w:rsidP="005966EC">
            <w:pPr>
              <w:rPr>
                <w:rFonts w:ascii="Arial" w:hAnsi="Arial" w:cs="Arial"/>
                <w:sz w:val="20"/>
                <w:szCs w:val="20"/>
              </w:rPr>
            </w:pPr>
          </w:p>
        </w:tc>
        <w:tc>
          <w:tcPr>
            <w:tcW w:w="58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6898039" w14:textId="77777777" w:rsidR="0041162E" w:rsidRDefault="0041162E" w:rsidP="005966EC">
            <w:pPr>
              <w:rPr>
                <w:rFonts w:ascii="Arial" w:hAnsi="Arial" w:cs="Arial"/>
                <w:sz w:val="20"/>
                <w:szCs w:val="20"/>
              </w:rPr>
            </w:pPr>
            <w:r>
              <w:rPr>
                <w:rFonts w:ascii="Arial" w:hAnsi="Arial" w:cs="Arial"/>
                <w:sz w:val="20"/>
                <w:szCs w:val="20"/>
              </w:rPr>
              <w:t> </w:t>
            </w:r>
          </w:p>
        </w:tc>
        <w:tc>
          <w:tcPr>
            <w:tcW w:w="135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4090C69" w14:textId="77777777" w:rsidR="0041162E" w:rsidRDefault="0041162E" w:rsidP="005966EC">
            <w:pPr>
              <w:rPr>
                <w:rFonts w:ascii="Arial" w:hAnsi="Arial" w:cs="Arial"/>
                <w:sz w:val="20"/>
                <w:szCs w:val="20"/>
              </w:rPr>
            </w:pPr>
            <w:r>
              <w:rPr>
                <w:rFonts w:ascii="Arial" w:hAnsi="Arial" w:cs="Arial"/>
                <w:sz w:val="20"/>
                <w:szCs w:val="20"/>
              </w:rPr>
              <w:t> </w:t>
            </w:r>
          </w:p>
        </w:tc>
      </w:tr>
      <w:tr w:rsidR="0041162E" w14:paraId="546ED561" w14:textId="77777777" w:rsidTr="005966EC">
        <w:trPr>
          <w:trHeight w:val="255"/>
        </w:trPr>
        <w:tc>
          <w:tcPr>
            <w:tcW w:w="232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C564881" w14:textId="77777777" w:rsidR="0041162E" w:rsidRDefault="0041162E" w:rsidP="005966EC">
            <w:pPr>
              <w:rPr>
                <w:rFonts w:ascii="Arial" w:hAnsi="Arial" w:cs="Arial"/>
                <w:sz w:val="20"/>
                <w:szCs w:val="20"/>
              </w:rPr>
            </w:pPr>
            <w:r>
              <w:rPr>
                <w:rFonts w:ascii="Arial" w:hAnsi="Arial" w:cs="Arial"/>
                <w:sz w:val="20"/>
                <w:szCs w:val="20"/>
              </w:rPr>
              <w:t>Hip Flexor Stretch</w:t>
            </w:r>
          </w:p>
        </w:tc>
        <w:tc>
          <w:tcPr>
            <w:tcW w:w="58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5282818" w14:textId="77777777" w:rsidR="0041162E" w:rsidRDefault="0041162E" w:rsidP="005966EC">
            <w:pPr>
              <w:jc w:val="right"/>
              <w:rPr>
                <w:rFonts w:ascii="Arial" w:hAnsi="Arial" w:cs="Arial"/>
                <w:sz w:val="20"/>
                <w:szCs w:val="20"/>
              </w:rPr>
            </w:pPr>
            <w:r>
              <w:rPr>
                <w:rFonts w:ascii="Arial" w:hAnsi="Arial" w:cs="Arial"/>
                <w:sz w:val="20"/>
                <w:szCs w:val="20"/>
              </w:rPr>
              <w:t>1</w:t>
            </w:r>
          </w:p>
        </w:tc>
        <w:tc>
          <w:tcPr>
            <w:tcW w:w="135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0971981" w14:textId="77777777" w:rsidR="0041162E" w:rsidRDefault="0041162E" w:rsidP="005966EC">
            <w:pPr>
              <w:jc w:val="right"/>
              <w:rPr>
                <w:rFonts w:ascii="Arial" w:hAnsi="Arial" w:cs="Arial"/>
                <w:sz w:val="20"/>
                <w:szCs w:val="20"/>
              </w:rPr>
            </w:pPr>
            <w:r>
              <w:rPr>
                <w:rFonts w:ascii="Arial" w:hAnsi="Arial" w:cs="Arial"/>
                <w:sz w:val="20"/>
                <w:szCs w:val="20"/>
              </w:rPr>
              <w:t>2</w:t>
            </w:r>
          </w:p>
        </w:tc>
        <w:tc>
          <w:tcPr>
            <w:tcW w:w="58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FBA3C35" w14:textId="77777777" w:rsidR="0041162E" w:rsidRDefault="0041162E" w:rsidP="005966EC">
            <w:pPr>
              <w:jc w:val="right"/>
              <w:rPr>
                <w:rFonts w:ascii="Arial" w:hAnsi="Arial" w:cs="Arial"/>
                <w:sz w:val="20"/>
                <w:szCs w:val="20"/>
              </w:rPr>
            </w:pPr>
            <w:r>
              <w:rPr>
                <w:rFonts w:ascii="Arial" w:hAnsi="Arial" w:cs="Arial"/>
                <w:sz w:val="20"/>
                <w:szCs w:val="20"/>
              </w:rPr>
              <w:t>1</w:t>
            </w:r>
          </w:p>
        </w:tc>
        <w:tc>
          <w:tcPr>
            <w:tcW w:w="135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6A4AEFF" w14:textId="77777777" w:rsidR="0041162E" w:rsidRDefault="0041162E" w:rsidP="005966EC">
            <w:pPr>
              <w:jc w:val="right"/>
              <w:rPr>
                <w:rFonts w:ascii="Arial" w:hAnsi="Arial" w:cs="Arial"/>
                <w:sz w:val="20"/>
                <w:szCs w:val="20"/>
              </w:rPr>
            </w:pPr>
            <w:r>
              <w:rPr>
                <w:rFonts w:ascii="Arial" w:hAnsi="Arial" w:cs="Arial"/>
                <w:sz w:val="20"/>
                <w:szCs w:val="20"/>
              </w:rPr>
              <w:t>2</w:t>
            </w:r>
          </w:p>
        </w:tc>
        <w:tc>
          <w:tcPr>
            <w:tcW w:w="58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6DA3C22" w14:textId="77777777" w:rsidR="0041162E" w:rsidRDefault="0041162E" w:rsidP="005966EC">
            <w:pPr>
              <w:jc w:val="right"/>
              <w:rPr>
                <w:rFonts w:ascii="Arial" w:hAnsi="Arial" w:cs="Arial"/>
                <w:sz w:val="20"/>
                <w:szCs w:val="20"/>
              </w:rPr>
            </w:pPr>
            <w:r>
              <w:rPr>
                <w:rFonts w:ascii="Arial" w:hAnsi="Arial" w:cs="Arial"/>
                <w:sz w:val="20"/>
                <w:szCs w:val="20"/>
              </w:rPr>
              <w:t>1</w:t>
            </w:r>
          </w:p>
        </w:tc>
        <w:tc>
          <w:tcPr>
            <w:tcW w:w="135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D41D9D6" w14:textId="77777777" w:rsidR="0041162E" w:rsidRDefault="0041162E" w:rsidP="005966EC">
            <w:pPr>
              <w:jc w:val="right"/>
              <w:rPr>
                <w:rFonts w:ascii="Arial" w:hAnsi="Arial" w:cs="Arial"/>
                <w:sz w:val="20"/>
                <w:szCs w:val="20"/>
              </w:rPr>
            </w:pPr>
            <w:r>
              <w:rPr>
                <w:rFonts w:ascii="Arial" w:hAnsi="Arial" w:cs="Arial"/>
                <w:sz w:val="20"/>
                <w:szCs w:val="20"/>
              </w:rPr>
              <w:t>2</w:t>
            </w:r>
          </w:p>
        </w:tc>
        <w:tc>
          <w:tcPr>
            <w:tcW w:w="58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24EDFC0" w14:textId="77777777" w:rsidR="0041162E" w:rsidRDefault="0041162E" w:rsidP="005966EC">
            <w:pPr>
              <w:jc w:val="right"/>
              <w:rPr>
                <w:rFonts w:ascii="Arial" w:hAnsi="Arial" w:cs="Arial"/>
                <w:sz w:val="20"/>
                <w:szCs w:val="20"/>
              </w:rPr>
            </w:pPr>
            <w:r>
              <w:rPr>
                <w:rFonts w:ascii="Arial" w:hAnsi="Arial" w:cs="Arial"/>
                <w:sz w:val="20"/>
                <w:szCs w:val="20"/>
              </w:rPr>
              <w:t>1</w:t>
            </w:r>
          </w:p>
        </w:tc>
        <w:tc>
          <w:tcPr>
            <w:tcW w:w="135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6EAB000" w14:textId="77777777" w:rsidR="0041162E" w:rsidRDefault="0041162E" w:rsidP="005966EC">
            <w:pPr>
              <w:jc w:val="right"/>
              <w:rPr>
                <w:rFonts w:ascii="Arial" w:hAnsi="Arial" w:cs="Arial"/>
                <w:sz w:val="20"/>
                <w:szCs w:val="20"/>
              </w:rPr>
            </w:pPr>
            <w:r>
              <w:rPr>
                <w:rFonts w:ascii="Arial" w:hAnsi="Arial" w:cs="Arial"/>
                <w:sz w:val="20"/>
                <w:szCs w:val="20"/>
              </w:rPr>
              <w:t>2</w:t>
            </w:r>
          </w:p>
        </w:tc>
      </w:tr>
      <w:tr w:rsidR="0041162E" w14:paraId="143DCE3F" w14:textId="77777777" w:rsidTr="005966EC">
        <w:trPr>
          <w:trHeight w:val="255"/>
        </w:trPr>
        <w:tc>
          <w:tcPr>
            <w:tcW w:w="232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AFCBADD" w14:textId="77777777" w:rsidR="0041162E" w:rsidRDefault="0041162E" w:rsidP="005966EC">
            <w:pPr>
              <w:rPr>
                <w:rFonts w:ascii="Arial" w:hAnsi="Arial" w:cs="Arial"/>
                <w:sz w:val="20"/>
                <w:szCs w:val="20"/>
              </w:rPr>
            </w:pPr>
            <w:r>
              <w:rPr>
                <w:rFonts w:ascii="Arial" w:hAnsi="Arial" w:cs="Arial"/>
                <w:sz w:val="20"/>
                <w:szCs w:val="20"/>
              </w:rPr>
              <w:t>Outer Hip Stretch</w:t>
            </w:r>
          </w:p>
        </w:tc>
        <w:tc>
          <w:tcPr>
            <w:tcW w:w="58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C9974D9" w14:textId="77777777" w:rsidR="0041162E" w:rsidRDefault="0041162E" w:rsidP="005966EC">
            <w:pPr>
              <w:jc w:val="right"/>
              <w:rPr>
                <w:rFonts w:ascii="Arial" w:hAnsi="Arial" w:cs="Arial"/>
                <w:sz w:val="20"/>
                <w:szCs w:val="20"/>
              </w:rPr>
            </w:pPr>
            <w:r>
              <w:rPr>
                <w:rFonts w:ascii="Arial" w:hAnsi="Arial" w:cs="Arial"/>
                <w:sz w:val="20"/>
                <w:szCs w:val="20"/>
              </w:rPr>
              <w:t>1</w:t>
            </w:r>
          </w:p>
        </w:tc>
        <w:tc>
          <w:tcPr>
            <w:tcW w:w="135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6246406" w14:textId="77777777" w:rsidR="0041162E" w:rsidRDefault="0041162E" w:rsidP="005966EC">
            <w:pPr>
              <w:jc w:val="right"/>
              <w:rPr>
                <w:rFonts w:ascii="Arial" w:hAnsi="Arial" w:cs="Arial"/>
                <w:sz w:val="20"/>
                <w:szCs w:val="20"/>
              </w:rPr>
            </w:pPr>
            <w:r>
              <w:rPr>
                <w:rFonts w:ascii="Arial" w:hAnsi="Arial" w:cs="Arial"/>
                <w:sz w:val="20"/>
                <w:szCs w:val="20"/>
              </w:rPr>
              <w:t>2</w:t>
            </w:r>
          </w:p>
        </w:tc>
        <w:tc>
          <w:tcPr>
            <w:tcW w:w="58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D1E270C" w14:textId="77777777" w:rsidR="0041162E" w:rsidRDefault="0041162E" w:rsidP="005966EC">
            <w:pPr>
              <w:jc w:val="right"/>
              <w:rPr>
                <w:rFonts w:ascii="Arial" w:hAnsi="Arial" w:cs="Arial"/>
                <w:sz w:val="20"/>
                <w:szCs w:val="20"/>
              </w:rPr>
            </w:pPr>
            <w:r>
              <w:rPr>
                <w:rFonts w:ascii="Arial" w:hAnsi="Arial" w:cs="Arial"/>
                <w:sz w:val="20"/>
                <w:szCs w:val="20"/>
              </w:rPr>
              <w:t>1</w:t>
            </w:r>
          </w:p>
        </w:tc>
        <w:tc>
          <w:tcPr>
            <w:tcW w:w="135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8CCF4B7" w14:textId="77777777" w:rsidR="0041162E" w:rsidRDefault="0041162E" w:rsidP="005966EC">
            <w:pPr>
              <w:jc w:val="right"/>
              <w:rPr>
                <w:rFonts w:ascii="Arial" w:hAnsi="Arial" w:cs="Arial"/>
                <w:sz w:val="20"/>
                <w:szCs w:val="20"/>
              </w:rPr>
            </w:pPr>
            <w:r>
              <w:rPr>
                <w:rFonts w:ascii="Arial" w:hAnsi="Arial" w:cs="Arial"/>
                <w:sz w:val="20"/>
                <w:szCs w:val="20"/>
              </w:rPr>
              <w:t>2</w:t>
            </w:r>
          </w:p>
        </w:tc>
        <w:tc>
          <w:tcPr>
            <w:tcW w:w="58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9D4E5FA" w14:textId="77777777" w:rsidR="0041162E" w:rsidRDefault="0041162E" w:rsidP="005966EC">
            <w:pPr>
              <w:jc w:val="right"/>
              <w:rPr>
                <w:rFonts w:ascii="Arial" w:hAnsi="Arial" w:cs="Arial"/>
                <w:sz w:val="20"/>
                <w:szCs w:val="20"/>
              </w:rPr>
            </w:pPr>
            <w:r>
              <w:rPr>
                <w:rFonts w:ascii="Arial" w:hAnsi="Arial" w:cs="Arial"/>
                <w:sz w:val="20"/>
                <w:szCs w:val="20"/>
              </w:rPr>
              <w:t>1</w:t>
            </w:r>
          </w:p>
        </w:tc>
        <w:tc>
          <w:tcPr>
            <w:tcW w:w="135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78764F6" w14:textId="77777777" w:rsidR="0041162E" w:rsidRDefault="0041162E" w:rsidP="005966EC">
            <w:pPr>
              <w:jc w:val="right"/>
              <w:rPr>
                <w:rFonts w:ascii="Arial" w:hAnsi="Arial" w:cs="Arial"/>
                <w:sz w:val="20"/>
                <w:szCs w:val="20"/>
              </w:rPr>
            </w:pPr>
            <w:r>
              <w:rPr>
                <w:rFonts w:ascii="Arial" w:hAnsi="Arial" w:cs="Arial"/>
                <w:sz w:val="20"/>
                <w:szCs w:val="20"/>
              </w:rPr>
              <w:t>2</w:t>
            </w:r>
          </w:p>
        </w:tc>
        <w:tc>
          <w:tcPr>
            <w:tcW w:w="58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0391399" w14:textId="77777777" w:rsidR="0041162E" w:rsidRDefault="0041162E" w:rsidP="005966EC">
            <w:pPr>
              <w:jc w:val="right"/>
              <w:rPr>
                <w:rFonts w:ascii="Arial" w:hAnsi="Arial" w:cs="Arial"/>
                <w:sz w:val="20"/>
                <w:szCs w:val="20"/>
              </w:rPr>
            </w:pPr>
            <w:r>
              <w:rPr>
                <w:rFonts w:ascii="Arial" w:hAnsi="Arial" w:cs="Arial"/>
                <w:sz w:val="20"/>
                <w:szCs w:val="20"/>
              </w:rPr>
              <w:t>1</w:t>
            </w:r>
          </w:p>
        </w:tc>
        <w:tc>
          <w:tcPr>
            <w:tcW w:w="135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8B1B371" w14:textId="77777777" w:rsidR="0041162E" w:rsidRDefault="0041162E" w:rsidP="005966EC">
            <w:pPr>
              <w:jc w:val="right"/>
              <w:rPr>
                <w:rFonts w:ascii="Arial" w:hAnsi="Arial" w:cs="Arial"/>
                <w:sz w:val="20"/>
                <w:szCs w:val="20"/>
              </w:rPr>
            </w:pPr>
            <w:r>
              <w:rPr>
                <w:rFonts w:ascii="Arial" w:hAnsi="Arial" w:cs="Arial"/>
                <w:sz w:val="20"/>
                <w:szCs w:val="20"/>
              </w:rPr>
              <w:t>2</w:t>
            </w:r>
          </w:p>
        </w:tc>
      </w:tr>
      <w:tr w:rsidR="0041162E" w14:paraId="5CBF25BA" w14:textId="77777777" w:rsidTr="005966EC">
        <w:trPr>
          <w:trHeight w:val="255"/>
        </w:trPr>
        <w:tc>
          <w:tcPr>
            <w:tcW w:w="232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21DF259" w14:textId="77777777" w:rsidR="0041162E" w:rsidRDefault="0041162E" w:rsidP="005966EC">
            <w:pPr>
              <w:rPr>
                <w:rFonts w:ascii="Arial" w:hAnsi="Arial" w:cs="Arial"/>
                <w:sz w:val="20"/>
                <w:szCs w:val="20"/>
              </w:rPr>
            </w:pPr>
            <w:r>
              <w:rPr>
                <w:rFonts w:ascii="Arial" w:hAnsi="Arial" w:cs="Arial"/>
                <w:sz w:val="20"/>
                <w:szCs w:val="20"/>
              </w:rPr>
              <w:t>Quad Stretch</w:t>
            </w:r>
          </w:p>
        </w:tc>
        <w:tc>
          <w:tcPr>
            <w:tcW w:w="58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1E7014B" w14:textId="77777777" w:rsidR="0041162E" w:rsidRDefault="0041162E" w:rsidP="005966EC">
            <w:pPr>
              <w:jc w:val="right"/>
              <w:rPr>
                <w:rFonts w:ascii="Arial" w:hAnsi="Arial" w:cs="Arial"/>
                <w:sz w:val="20"/>
                <w:szCs w:val="20"/>
              </w:rPr>
            </w:pPr>
            <w:r>
              <w:rPr>
                <w:rFonts w:ascii="Arial" w:hAnsi="Arial" w:cs="Arial"/>
                <w:sz w:val="20"/>
                <w:szCs w:val="20"/>
              </w:rPr>
              <w:t>1</w:t>
            </w:r>
          </w:p>
        </w:tc>
        <w:tc>
          <w:tcPr>
            <w:tcW w:w="135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6298698" w14:textId="77777777" w:rsidR="0041162E" w:rsidRDefault="0041162E" w:rsidP="005966EC">
            <w:pPr>
              <w:jc w:val="right"/>
              <w:rPr>
                <w:rFonts w:ascii="Arial" w:hAnsi="Arial" w:cs="Arial"/>
                <w:sz w:val="20"/>
                <w:szCs w:val="20"/>
              </w:rPr>
            </w:pPr>
            <w:r>
              <w:rPr>
                <w:rFonts w:ascii="Arial" w:hAnsi="Arial" w:cs="Arial"/>
                <w:sz w:val="20"/>
                <w:szCs w:val="20"/>
              </w:rPr>
              <w:t>2</w:t>
            </w:r>
          </w:p>
        </w:tc>
        <w:tc>
          <w:tcPr>
            <w:tcW w:w="58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21D41DF" w14:textId="77777777" w:rsidR="0041162E" w:rsidRDefault="0041162E" w:rsidP="005966EC">
            <w:pPr>
              <w:jc w:val="right"/>
              <w:rPr>
                <w:rFonts w:ascii="Arial" w:hAnsi="Arial" w:cs="Arial"/>
                <w:sz w:val="20"/>
                <w:szCs w:val="20"/>
              </w:rPr>
            </w:pPr>
            <w:r>
              <w:rPr>
                <w:rFonts w:ascii="Arial" w:hAnsi="Arial" w:cs="Arial"/>
                <w:sz w:val="20"/>
                <w:szCs w:val="20"/>
              </w:rPr>
              <w:t>1</w:t>
            </w:r>
          </w:p>
        </w:tc>
        <w:tc>
          <w:tcPr>
            <w:tcW w:w="135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774DAE1" w14:textId="77777777" w:rsidR="0041162E" w:rsidRDefault="0041162E" w:rsidP="005966EC">
            <w:pPr>
              <w:jc w:val="right"/>
              <w:rPr>
                <w:rFonts w:ascii="Arial" w:hAnsi="Arial" w:cs="Arial"/>
                <w:sz w:val="20"/>
                <w:szCs w:val="20"/>
              </w:rPr>
            </w:pPr>
            <w:r>
              <w:rPr>
                <w:rFonts w:ascii="Arial" w:hAnsi="Arial" w:cs="Arial"/>
                <w:sz w:val="20"/>
                <w:szCs w:val="20"/>
              </w:rPr>
              <w:t>2</w:t>
            </w:r>
          </w:p>
        </w:tc>
        <w:tc>
          <w:tcPr>
            <w:tcW w:w="58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8FDE5E5" w14:textId="77777777" w:rsidR="0041162E" w:rsidRDefault="0041162E" w:rsidP="005966EC">
            <w:pPr>
              <w:jc w:val="right"/>
              <w:rPr>
                <w:rFonts w:ascii="Arial" w:hAnsi="Arial" w:cs="Arial"/>
                <w:sz w:val="20"/>
                <w:szCs w:val="20"/>
              </w:rPr>
            </w:pPr>
            <w:r>
              <w:rPr>
                <w:rFonts w:ascii="Arial" w:hAnsi="Arial" w:cs="Arial"/>
                <w:sz w:val="20"/>
                <w:szCs w:val="20"/>
              </w:rPr>
              <w:t>1</w:t>
            </w:r>
          </w:p>
        </w:tc>
        <w:tc>
          <w:tcPr>
            <w:tcW w:w="135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F695B49" w14:textId="77777777" w:rsidR="0041162E" w:rsidRDefault="0041162E" w:rsidP="005966EC">
            <w:pPr>
              <w:jc w:val="right"/>
              <w:rPr>
                <w:rFonts w:ascii="Arial" w:hAnsi="Arial" w:cs="Arial"/>
                <w:sz w:val="20"/>
                <w:szCs w:val="20"/>
              </w:rPr>
            </w:pPr>
            <w:r>
              <w:rPr>
                <w:rFonts w:ascii="Arial" w:hAnsi="Arial" w:cs="Arial"/>
                <w:sz w:val="20"/>
                <w:szCs w:val="20"/>
              </w:rPr>
              <w:t>2</w:t>
            </w:r>
          </w:p>
        </w:tc>
        <w:tc>
          <w:tcPr>
            <w:tcW w:w="58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7DFB1E0" w14:textId="77777777" w:rsidR="0041162E" w:rsidRDefault="0041162E" w:rsidP="005966EC">
            <w:pPr>
              <w:jc w:val="right"/>
              <w:rPr>
                <w:rFonts w:ascii="Arial" w:hAnsi="Arial" w:cs="Arial"/>
                <w:sz w:val="20"/>
                <w:szCs w:val="20"/>
              </w:rPr>
            </w:pPr>
            <w:r>
              <w:rPr>
                <w:rFonts w:ascii="Arial" w:hAnsi="Arial" w:cs="Arial"/>
                <w:sz w:val="20"/>
                <w:szCs w:val="20"/>
              </w:rPr>
              <w:t>1</w:t>
            </w:r>
          </w:p>
        </w:tc>
        <w:tc>
          <w:tcPr>
            <w:tcW w:w="135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BB79440" w14:textId="77777777" w:rsidR="0041162E" w:rsidRDefault="0041162E" w:rsidP="005966EC">
            <w:pPr>
              <w:jc w:val="right"/>
              <w:rPr>
                <w:rFonts w:ascii="Arial" w:hAnsi="Arial" w:cs="Arial"/>
                <w:sz w:val="20"/>
                <w:szCs w:val="20"/>
              </w:rPr>
            </w:pPr>
            <w:r>
              <w:rPr>
                <w:rFonts w:ascii="Arial" w:hAnsi="Arial" w:cs="Arial"/>
                <w:sz w:val="20"/>
                <w:szCs w:val="20"/>
              </w:rPr>
              <w:t>2</w:t>
            </w:r>
          </w:p>
        </w:tc>
      </w:tr>
      <w:tr w:rsidR="0041162E" w14:paraId="674509E6" w14:textId="77777777" w:rsidTr="005966EC">
        <w:trPr>
          <w:trHeight w:val="255"/>
        </w:trPr>
        <w:tc>
          <w:tcPr>
            <w:tcW w:w="232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C173F8A" w14:textId="77777777" w:rsidR="0041162E" w:rsidRDefault="0041162E" w:rsidP="005966EC">
            <w:pPr>
              <w:rPr>
                <w:rFonts w:ascii="Arial" w:hAnsi="Arial" w:cs="Arial"/>
                <w:sz w:val="20"/>
                <w:szCs w:val="20"/>
              </w:rPr>
            </w:pPr>
            <w:r>
              <w:rPr>
                <w:rFonts w:ascii="Arial" w:hAnsi="Arial" w:cs="Arial"/>
                <w:sz w:val="20"/>
                <w:szCs w:val="20"/>
              </w:rPr>
              <w:t>Hamstring Stretch</w:t>
            </w:r>
          </w:p>
        </w:tc>
        <w:tc>
          <w:tcPr>
            <w:tcW w:w="58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2ED6B59" w14:textId="77777777" w:rsidR="0041162E" w:rsidRDefault="0041162E" w:rsidP="005966EC">
            <w:pPr>
              <w:jc w:val="right"/>
              <w:rPr>
                <w:rFonts w:ascii="Arial" w:hAnsi="Arial" w:cs="Arial"/>
                <w:sz w:val="20"/>
                <w:szCs w:val="20"/>
              </w:rPr>
            </w:pPr>
            <w:r>
              <w:rPr>
                <w:rFonts w:ascii="Arial" w:hAnsi="Arial" w:cs="Arial"/>
                <w:sz w:val="20"/>
                <w:szCs w:val="20"/>
              </w:rPr>
              <w:t>1</w:t>
            </w:r>
          </w:p>
        </w:tc>
        <w:tc>
          <w:tcPr>
            <w:tcW w:w="135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93C037C" w14:textId="77777777" w:rsidR="0041162E" w:rsidRDefault="0041162E" w:rsidP="005966EC">
            <w:pPr>
              <w:jc w:val="right"/>
              <w:rPr>
                <w:rFonts w:ascii="Arial" w:hAnsi="Arial" w:cs="Arial"/>
                <w:sz w:val="20"/>
                <w:szCs w:val="20"/>
              </w:rPr>
            </w:pPr>
            <w:r>
              <w:rPr>
                <w:rFonts w:ascii="Arial" w:hAnsi="Arial" w:cs="Arial"/>
                <w:sz w:val="20"/>
                <w:szCs w:val="20"/>
              </w:rPr>
              <w:t>2</w:t>
            </w:r>
          </w:p>
        </w:tc>
        <w:tc>
          <w:tcPr>
            <w:tcW w:w="58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E5E70D5" w14:textId="77777777" w:rsidR="0041162E" w:rsidRDefault="0041162E" w:rsidP="005966EC">
            <w:pPr>
              <w:jc w:val="right"/>
              <w:rPr>
                <w:rFonts w:ascii="Arial" w:hAnsi="Arial" w:cs="Arial"/>
                <w:sz w:val="20"/>
                <w:szCs w:val="20"/>
              </w:rPr>
            </w:pPr>
            <w:r>
              <w:rPr>
                <w:rFonts w:ascii="Arial" w:hAnsi="Arial" w:cs="Arial"/>
                <w:sz w:val="20"/>
                <w:szCs w:val="20"/>
              </w:rPr>
              <w:t>1</w:t>
            </w:r>
          </w:p>
        </w:tc>
        <w:tc>
          <w:tcPr>
            <w:tcW w:w="135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81B6B7B" w14:textId="77777777" w:rsidR="0041162E" w:rsidRDefault="0041162E" w:rsidP="005966EC">
            <w:pPr>
              <w:jc w:val="right"/>
              <w:rPr>
                <w:rFonts w:ascii="Arial" w:hAnsi="Arial" w:cs="Arial"/>
                <w:sz w:val="20"/>
                <w:szCs w:val="20"/>
              </w:rPr>
            </w:pPr>
            <w:r>
              <w:rPr>
                <w:rFonts w:ascii="Arial" w:hAnsi="Arial" w:cs="Arial"/>
                <w:sz w:val="20"/>
                <w:szCs w:val="20"/>
              </w:rPr>
              <w:t>2</w:t>
            </w:r>
          </w:p>
        </w:tc>
        <w:tc>
          <w:tcPr>
            <w:tcW w:w="58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EF707D3" w14:textId="77777777" w:rsidR="0041162E" w:rsidRDefault="0041162E" w:rsidP="005966EC">
            <w:pPr>
              <w:jc w:val="right"/>
              <w:rPr>
                <w:rFonts w:ascii="Arial" w:hAnsi="Arial" w:cs="Arial"/>
                <w:sz w:val="20"/>
                <w:szCs w:val="20"/>
              </w:rPr>
            </w:pPr>
            <w:r>
              <w:rPr>
                <w:rFonts w:ascii="Arial" w:hAnsi="Arial" w:cs="Arial"/>
                <w:sz w:val="20"/>
                <w:szCs w:val="20"/>
              </w:rPr>
              <w:t>1</w:t>
            </w:r>
          </w:p>
        </w:tc>
        <w:tc>
          <w:tcPr>
            <w:tcW w:w="135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5F4280F" w14:textId="77777777" w:rsidR="0041162E" w:rsidRDefault="0041162E" w:rsidP="005966EC">
            <w:pPr>
              <w:jc w:val="right"/>
              <w:rPr>
                <w:rFonts w:ascii="Arial" w:hAnsi="Arial" w:cs="Arial"/>
                <w:sz w:val="20"/>
                <w:szCs w:val="20"/>
              </w:rPr>
            </w:pPr>
            <w:r>
              <w:rPr>
                <w:rFonts w:ascii="Arial" w:hAnsi="Arial" w:cs="Arial"/>
                <w:sz w:val="20"/>
                <w:szCs w:val="20"/>
              </w:rPr>
              <w:t>2</w:t>
            </w:r>
          </w:p>
        </w:tc>
        <w:tc>
          <w:tcPr>
            <w:tcW w:w="58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2B18B69" w14:textId="77777777" w:rsidR="0041162E" w:rsidRDefault="0041162E" w:rsidP="005966EC">
            <w:pPr>
              <w:jc w:val="right"/>
              <w:rPr>
                <w:rFonts w:ascii="Arial" w:hAnsi="Arial" w:cs="Arial"/>
                <w:sz w:val="20"/>
                <w:szCs w:val="20"/>
              </w:rPr>
            </w:pPr>
            <w:r>
              <w:rPr>
                <w:rFonts w:ascii="Arial" w:hAnsi="Arial" w:cs="Arial"/>
                <w:sz w:val="20"/>
                <w:szCs w:val="20"/>
              </w:rPr>
              <w:t>1</w:t>
            </w:r>
          </w:p>
        </w:tc>
        <w:tc>
          <w:tcPr>
            <w:tcW w:w="135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03E0B52" w14:textId="77777777" w:rsidR="0041162E" w:rsidRDefault="0041162E" w:rsidP="005966EC">
            <w:pPr>
              <w:jc w:val="right"/>
              <w:rPr>
                <w:rFonts w:ascii="Arial" w:hAnsi="Arial" w:cs="Arial"/>
                <w:sz w:val="20"/>
                <w:szCs w:val="20"/>
              </w:rPr>
            </w:pPr>
            <w:r>
              <w:rPr>
                <w:rFonts w:ascii="Arial" w:hAnsi="Arial" w:cs="Arial"/>
                <w:sz w:val="20"/>
                <w:szCs w:val="20"/>
              </w:rPr>
              <w:t>2</w:t>
            </w:r>
          </w:p>
        </w:tc>
      </w:tr>
    </w:tbl>
    <w:p w14:paraId="5E99B6D6" w14:textId="77777777" w:rsidR="0041162E" w:rsidRDefault="0041162E" w:rsidP="0041162E"/>
    <w:p w14:paraId="4A0828C0" w14:textId="77777777" w:rsidR="0041162E" w:rsidRPr="00CC642D" w:rsidRDefault="0041162E" w:rsidP="008C30CF">
      <w:pPr>
        <w:jc w:val="center"/>
      </w:pPr>
      <w:r>
        <w:br w:type="page"/>
      </w:r>
      <w:r w:rsidRPr="00CC642D">
        <w:t xml:space="preserve">LEG </w:t>
      </w:r>
      <w:r w:rsidR="008C30CF">
        <w:t xml:space="preserve">STRENGHTENING </w:t>
      </w:r>
      <w:r w:rsidRPr="00CC642D">
        <w:t>EXERCISES</w:t>
      </w:r>
    </w:p>
    <w:p w14:paraId="36103501" w14:textId="77777777" w:rsidR="0041162E" w:rsidRPr="00CC642D" w:rsidRDefault="0041162E" w:rsidP="0041162E"/>
    <w:tbl>
      <w:tblPr>
        <w:tblW w:w="4848" w:type="pct"/>
        <w:tblLook w:val="0000" w:firstRow="0" w:lastRow="0" w:firstColumn="0" w:lastColumn="0" w:noHBand="0" w:noVBand="0"/>
      </w:tblPr>
      <w:tblGrid>
        <w:gridCol w:w="4536"/>
        <w:gridCol w:w="4051"/>
      </w:tblGrid>
      <w:tr w:rsidR="0041162E" w:rsidRPr="00CC642D" w14:paraId="22CFBAA9" w14:textId="77777777" w:rsidTr="005966EC">
        <w:tc>
          <w:tcPr>
            <w:tcW w:w="1967" w:type="pct"/>
          </w:tcPr>
          <w:p w14:paraId="26CE2661" w14:textId="77777777" w:rsidR="0041162E" w:rsidRPr="00CC642D" w:rsidRDefault="0041162E" w:rsidP="005966EC">
            <w:pPr>
              <w:jc w:val="center"/>
            </w:pPr>
          </w:p>
          <w:p w14:paraId="4DA327DC" w14:textId="77777777" w:rsidR="0041162E" w:rsidRDefault="0041162E" w:rsidP="005966EC">
            <w:pPr>
              <w:jc w:val="center"/>
            </w:pPr>
          </w:p>
          <w:p w14:paraId="073D0DD9" w14:textId="77777777" w:rsidR="0041162E" w:rsidRDefault="0041162E" w:rsidP="005966EC">
            <w:pPr>
              <w:jc w:val="center"/>
            </w:pPr>
            <w:r>
              <w:t>Start Position</w:t>
            </w:r>
          </w:p>
          <w:p w14:paraId="4C48F906" w14:textId="77777777" w:rsidR="0041162E" w:rsidRDefault="0041162E" w:rsidP="005966EC">
            <w:pPr>
              <w:jc w:val="center"/>
            </w:pPr>
            <w:r>
              <w:rPr>
                <w:noProof/>
              </w:rPr>
              <w:drawing>
                <wp:inline distT="0" distB="0" distL="0" distR="0" wp14:anchorId="52131941" wp14:editId="41BCAB1B">
                  <wp:extent cx="2743200" cy="2057400"/>
                  <wp:effectExtent l="0" t="0" r="0" b="0"/>
                  <wp:docPr id="5" name="Picture 5" descr="DSCN6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SCN612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743200" cy="2057400"/>
                          </a:xfrm>
                          <a:prstGeom prst="rect">
                            <a:avLst/>
                          </a:prstGeom>
                          <a:noFill/>
                          <a:ln>
                            <a:noFill/>
                          </a:ln>
                        </pic:spPr>
                      </pic:pic>
                    </a:graphicData>
                  </a:graphic>
                </wp:inline>
              </w:drawing>
            </w:r>
          </w:p>
          <w:p w14:paraId="2686480D" w14:textId="77777777" w:rsidR="0041162E" w:rsidRDefault="0041162E" w:rsidP="005966EC">
            <w:pPr>
              <w:jc w:val="center"/>
            </w:pPr>
          </w:p>
          <w:p w14:paraId="0886F1A5" w14:textId="77777777" w:rsidR="0041162E" w:rsidRDefault="0041162E" w:rsidP="005966EC">
            <w:pPr>
              <w:jc w:val="center"/>
            </w:pPr>
            <w:r>
              <w:t>End Position</w:t>
            </w:r>
          </w:p>
          <w:p w14:paraId="3BF0EF07" w14:textId="77777777" w:rsidR="0041162E" w:rsidRPr="00CC642D" w:rsidRDefault="0041162E" w:rsidP="005966EC">
            <w:pPr>
              <w:jc w:val="center"/>
            </w:pPr>
            <w:r>
              <w:rPr>
                <w:noProof/>
              </w:rPr>
              <w:drawing>
                <wp:inline distT="0" distB="0" distL="0" distR="0" wp14:anchorId="7DFCF223" wp14:editId="6BE225EB">
                  <wp:extent cx="2743200" cy="2057400"/>
                  <wp:effectExtent l="0" t="0" r="0" b="0"/>
                  <wp:docPr id="6" name="Picture 6" descr="DSCN6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SCN612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743200" cy="2057400"/>
                          </a:xfrm>
                          <a:prstGeom prst="rect">
                            <a:avLst/>
                          </a:prstGeom>
                          <a:noFill/>
                          <a:ln>
                            <a:noFill/>
                          </a:ln>
                        </pic:spPr>
                      </pic:pic>
                    </a:graphicData>
                  </a:graphic>
                </wp:inline>
              </w:drawing>
            </w:r>
          </w:p>
        </w:tc>
        <w:tc>
          <w:tcPr>
            <w:tcW w:w="3033" w:type="pct"/>
          </w:tcPr>
          <w:p w14:paraId="250EC034" w14:textId="77777777" w:rsidR="0041162E" w:rsidRPr="00CC642D" w:rsidRDefault="0041162E" w:rsidP="005966EC"/>
          <w:p w14:paraId="41F04A81" w14:textId="77777777" w:rsidR="0041162E" w:rsidRDefault="0041162E" w:rsidP="005966EC"/>
          <w:p w14:paraId="3A6718DF" w14:textId="77777777" w:rsidR="0041162E" w:rsidRDefault="0041162E" w:rsidP="005966EC">
            <w:pPr>
              <w:rPr>
                <w:u w:val="single"/>
              </w:rPr>
            </w:pPr>
            <w:r>
              <w:t xml:space="preserve">Figure </w:t>
            </w:r>
            <w:r w:rsidRPr="00CC642D">
              <w:t xml:space="preserve">1. </w:t>
            </w:r>
            <w:r w:rsidRPr="00CC642D">
              <w:rPr>
                <w:u w:val="single"/>
              </w:rPr>
              <w:t>KNEE EXTENSION:</w:t>
            </w:r>
          </w:p>
          <w:p w14:paraId="2031ECF8" w14:textId="77777777" w:rsidR="0041162E" w:rsidRPr="00CC642D" w:rsidRDefault="0041162E" w:rsidP="005966EC"/>
          <w:p w14:paraId="365CA449" w14:textId="77777777" w:rsidR="0041162E" w:rsidRDefault="0041162E" w:rsidP="005966EC">
            <w:proofErr w:type="gramStart"/>
            <w:r w:rsidRPr="00CC642D">
              <w:t>a)  Secure</w:t>
            </w:r>
            <w:proofErr w:type="gramEnd"/>
            <w:r w:rsidRPr="00CC642D">
              <w:t xml:space="preserve"> one end of the elastic band behind the chair, attaching the other end of the band to y</w:t>
            </w:r>
            <w:r>
              <w:t xml:space="preserve">our ankle. Sitting tall </w:t>
            </w:r>
            <w:r w:rsidRPr="00CC642D">
              <w:t>(chin up, abdominals tight and not letting your pelvis or trunk move</w:t>
            </w:r>
            <w:r>
              <w:t>) in the chair</w:t>
            </w:r>
            <w:r w:rsidRPr="00CC642D">
              <w:t>, holding onto the side of the chair</w:t>
            </w:r>
            <w:r>
              <w:t xml:space="preserve">, </w:t>
            </w:r>
            <w:r w:rsidRPr="00CC642D">
              <w:t>slowly extend your leg against the resistance of the band until the leg is straight. Hold briefly at this position then allow your leg to return to the start position. Do 3 sets of 10 repetitions gradually progressing to 20 repetitions. Fatigue should be felt in the quadriceps muscle.</w:t>
            </w:r>
          </w:p>
          <w:p w14:paraId="1B175538" w14:textId="77777777" w:rsidR="0041162E" w:rsidRPr="00CC642D" w:rsidRDefault="0041162E" w:rsidP="005966EC"/>
          <w:p w14:paraId="692D10DF" w14:textId="77777777" w:rsidR="0041162E" w:rsidRPr="00CC642D" w:rsidRDefault="0041162E" w:rsidP="005966EC">
            <w:r w:rsidRPr="00CC642D">
              <w:t xml:space="preserve">b) </w:t>
            </w:r>
            <w:r>
              <w:t>Alternatively, w</w:t>
            </w:r>
            <w:r w:rsidRPr="00CC642D">
              <w:t>rap the middle of the band around your foot. Lay on your stomach (prone) holding the ends of the band in your hands.  Begin with your knee bent and extend your leg against the resistance of the band until it reaches the floor. Hold briefly at this position then allow your leg to return to the start position. Do 3 sets of 10 repetitions gradually progressing to 20 repetitions. Fatigue should be felt in the quadriceps muscle.</w:t>
            </w:r>
          </w:p>
          <w:p w14:paraId="00ED1874" w14:textId="77777777" w:rsidR="0041162E" w:rsidRPr="00CC642D" w:rsidRDefault="0041162E" w:rsidP="005966EC"/>
        </w:tc>
      </w:tr>
    </w:tbl>
    <w:p w14:paraId="1638B8CB" w14:textId="77777777" w:rsidR="0041162E" w:rsidRDefault="0041162E" w:rsidP="0041162E"/>
    <w:p w14:paraId="19160918" w14:textId="77777777" w:rsidR="0041162E" w:rsidRDefault="0041162E" w:rsidP="0041162E">
      <w:r>
        <w:br w:type="page"/>
      </w:r>
    </w:p>
    <w:tbl>
      <w:tblPr>
        <w:tblW w:w="4848" w:type="pct"/>
        <w:tblLook w:val="0000" w:firstRow="0" w:lastRow="0" w:firstColumn="0" w:lastColumn="0" w:noHBand="0" w:noVBand="0"/>
      </w:tblPr>
      <w:tblGrid>
        <w:gridCol w:w="4536"/>
        <w:gridCol w:w="4051"/>
      </w:tblGrid>
      <w:tr w:rsidR="0041162E" w:rsidRPr="00CC642D" w14:paraId="029A1CB0" w14:textId="77777777" w:rsidTr="005966EC">
        <w:tc>
          <w:tcPr>
            <w:tcW w:w="1967" w:type="pct"/>
          </w:tcPr>
          <w:p w14:paraId="7D67A888" w14:textId="77777777" w:rsidR="0041162E" w:rsidRPr="00CC642D" w:rsidRDefault="0041162E" w:rsidP="005966EC">
            <w:pPr>
              <w:jc w:val="center"/>
            </w:pPr>
          </w:p>
          <w:p w14:paraId="0CB9648E" w14:textId="77777777" w:rsidR="0041162E" w:rsidRDefault="0041162E" w:rsidP="005966EC">
            <w:pPr>
              <w:jc w:val="center"/>
            </w:pPr>
            <w:r>
              <w:t>Start Position</w:t>
            </w:r>
          </w:p>
          <w:p w14:paraId="3F53501C" w14:textId="77777777" w:rsidR="0041162E" w:rsidRDefault="0041162E" w:rsidP="005966EC">
            <w:pPr>
              <w:jc w:val="center"/>
            </w:pPr>
            <w:r>
              <w:rPr>
                <w:noProof/>
              </w:rPr>
              <w:drawing>
                <wp:inline distT="0" distB="0" distL="0" distR="0" wp14:anchorId="5DD5964A" wp14:editId="65F380B4">
                  <wp:extent cx="2743200" cy="2057400"/>
                  <wp:effectExtent l="0" t="0" r="0" b="0"/>
                  <wp:docPr id="7" name="Picture 7" descr="DSCN6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SCN6119"/>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743200" cy="2057400"/>
                          </a:xfrm>
                          <a:prstGeom prst="rect">
                            <a:avLst/>
                          </a:prstGeom>
                          <a:noFill/>
                          <a:ln>
                            <a:noFill/>
                          </a:ln>
                        </pic:spPr>
                      </pic:pic>
                    </a:graphicData>
                  </a:graphic>
                </wp:inline>
              </w:drawing>
            </w:r>
          </w:p>
          <w:p w14:paraId="7A3528AC" w14:textId="77777777" w:rsidR="0041162E" w:rsidRDefault="0041162E" w:rsidP="005966EC">
            <w:pPr>
              <w:jc w:val="center"/>
            </w:pPr>
          </w:p>
          <w:p w14:paraId="64663AE7" w14:textId="77777777" w:rsidR="0041162E" w:rsidRDefault="0041162E" w:rsidP="005966EC">
            <w:pPr>
              <w:jc w:val="center"/>
            </w:pPr>
            <w:r>
              <w:t>End Position</w:t>
            </w:r>
          </w:p>
          <w:p w14:paraId="40EEA9D4" w14:textId="77777777" w:rsidR="0041162E" w:rsidRPr="00CC642D" w:rsidRDefault="0041162E" w:rsidP="005966EC">
            <w:pPr>
              <w:jc w:val="center"/>
            </w:pPr>
            <w:r>
              <w:rPr>
                <w:noProof/>
              </w:rPr>
              <w:drawing>
                <wp:inline distT="0" distB="0" distL="0" distR="0" wp14:anchorId="499D61D7" wp14:editId="35BF56E3">
                  <wp:extent cx="2743200" cy="2057400"/>
                  <wp:effectExtent l="0" t="0" r="0" b="0"/>
                  <wp:docPr id="8" name="Picture 8" descr="DSCN6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SCN612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743200" cy="2057400"/>
                          </a:xfrm>
                          <a:prstGeom prst="rect">
                            <a:avLst/>
                          </a:prstGeom>
                          <a:noFill/>
                          <a:ln>
                            <a:noFill/>
                          </a:ln>
                        </pic:spPr>
                      </pic:pic>
                    </a:graphicData>
                  </a:graphic>
                </wp:inline>
              </w:drawing>
            </w:r>
          </w:p>
        </w:tc>
        <w:tc>
          <w:tcPr>
            <w:tcW w:w="3033" w:type="pct"/>
          </w:tcPr>
          <w:p w14:paraId="1EF5F1CD" w14:textId="77777777" w:rsidR="0041162E" w:rsidRPr="00CC642D" w:rsidRDefault="0041162E" w:rsidP="005966EC"/>
          <w:p w14:paraId="5C49F966" w14:textId="77777777" w:rsidR="0041162E" w:rsidRDefault="0041162E" w:rsidP="005966EC">
            <w:r w:rsidRPr="00FF703F">
              <w:t xml:space="preserve">Figure 2. </w:t>
            </w:r>
            <w:r w:rsidRPr="00FF703F">
              <w:rPr>
                <w:u w:val="single"/>
              </w:rPr>
              <w:t>KNEE FLEXION</w:t>
            </w:r>
            <w:r w:rsidRPr="00CC642D">
              <w:t>:</w:t>
            </w:r>
          </w:p>
          <w:p w14:paraId="1CF1932D" w14:textId="77777777" w:rsidR="0041162E" w:rsidRPr="00CC642D" w:rsidRDefault="0041162E" w:rsidP="005966EC"/>
          <w:p w14:paraId="7AA7E602" w14:textId="77777777" w:rsidR="0041162E" w:rsidRDefault="0041162E" w:rsidP="005966EC">
            <w:r w:rsidRPr="00CC642D">
              <w:t>a) Tie the ends of the band together creating a loop and securely attach one end of the loop close to the floor.</w:t>
            </w:r>
            <w:r>
              <w:t xml:space="preserve"> Wrapping the other end of the loop around the heel of your foot, sitting tall </w:t>
            </w:r>
            <w:r w:rsidRPr="00CC642D">
              <w:t>(chin up, abdominals tight and not letting your pelvis or trunk move)</w:t>
            </w:r>
            <w:r>
              <w:t xml:space="preserve"> in a chair, slowly bend your knee bringing your foot closer to the base of the chair. </w:t>
            </w:r>
            <w:r w:rsidRPr="00CC642D">
              <w:t>Hold briefly at this position then allow your leg to return to the start position. Do 3 sets of 10 repetitions gradually progressing to 20 repetitions. Fatigue should be felt in the hamstring muscle.</w:t>
            </w:r>
          </w:p>
          <w:p w14:paraId="162FD191" w14:textId="77777777" w:rsidR="0041162E" w:rsidRDefault="0041162E" w:rsidP="005966EC"/>
          <w:p w14:paraId="43875E73" w14:textId="77777777" w:rsidR="0041162E" w:rsidRPr="00CC642D" w:rsidRDefault="0041162E" w:rsidP="005966EC">
            <w:r w:rsidRPr="00CC642D">
              <w:t>b) Tie the ends of the band together creating a loop and securely attach one end of the loop close to the floor. Lay on your stomach (prone) place the other end of the loop around your ankle.  Begin with your knee straight and bend your leg against the resistance of the band. Hold briefly at this position then allow your leg to return to the start position. Do 3 sets of 10 repetitions gradually progressing to 20 repetitions. Fatigue should be felt in the hamstring muscle.</w:t>
            </w:r>
          </w:p>
          <w:p w14:paraId="3B3F3326" w14:textId="77777777" w:rsidR="0041162E" w:rsidRPr="00CC642D" w:rsidRDefault="0041162E" w:rsidP="005966EC"/>
        </w:tc>
      </w:tr>
    </w:tbl>
    <w:p w14:paraId="6D4B4448" w14:textId="77777777" w:rsidR="0041162E" w:rsidRDefault="0041162E" w:rsidP="0041162E"/>
    <w:p w14:paraId="7B876EC6" w14:textId="77777777" w:rsidR="0041162E" w:rsidRDefault="0041162E" w:rsidP="0041162E"/>
    <w:p w14:paraId="15B19300" w14:textId="77777777" w:rsidR="0041162E" w:rsidRDefault="0041162E" w:rsidP="0041162E"/>
    <w:p w14:paraId="58611E39" w14:textId="77777777" w:rsidR="0041162E" w:rsidRDefault="0041162E" w:rsidP="0041162E"/>
    <w:p w14:paraId="20D14587" w14:textId="77777777" w:rsidR="0041162E" w:rsidRDefault="0041162E" w:rsidP="0041162E"/>
    <w:p w14:paraId="17651733" w14:textId="77777777" w:rsidR="0041162E" w:rsidRDefault="0041162E" w:rsidP="0041162E"/>
    <w:p w14:paraId="1C37BA20" w14:textId="77777777" w:rsidR="0041162E" w:rsidRDefault="0041162E" w:rsidP="0041162E"/>
    <w:p w14:paraId="20EC12C0" w14:textId="77777777" w:rsidR="0041162E" w:rsidRDefault="0041162E" w:rsidP="0041162E"/>
    <w:p w14:paraId="1B982146" w14:textId="77777777" w:rsidR="0041162E" w:rsidRDefault="0041162E" w:rsidP="0041162E"/>
    <w:p w14:paraId="364145E2" w14:textId="77777777" w:rsidR="0041162E" w:rsidRDefault="0041162E" w:rsidP="0041162E"/>
    <w:p w14:paraId="0122C593" w14:textId="77777777" w:rsidR="0041162E" w:rsidRDefault="0041162E" w:rsidP="0041162E"/>
    <w:p w14:paraId="2E023D0B" w14:textId="77777777" w:rsidR="0041162E" w:rsidRDefault="0041162E" w:rsidP="0041162E"/>
    <w:p w14:paraId="26ECA205" w14:textId="77777777" w:rsidR="0041162E" w:rsidRDefault="0041162E" w:rsidP="0041162E"/>
    <w:tbl>
      <w:tblPr>
        <w:tblW w:w="4848" w:type="pct"/>
        <w:tblLook w:val="0000" w:firstRow="0" w:lastRow="0" w:firstColumn="0" w:lastColumn="0" w:noHBand="0" w:noVBand="0"/>
      </w:tblPr>
      <w:tblGrid>
        <w:gridCol w:w="3456"/>
        <w:gridCol w:w="5131"/>
      </w:tblGrid>
      <w:tr w:rsidR="0041162E" w:rsidRPr="00CC642D" w14:paraId="0866E9D4" w14:textId="77777777" w:rsidTr="005966EC">
        <w:tc>
          <w:tcPr>
            <w:tcW w:w="1967" w:type="pct"/>
          </w:tcPr>
          <w:p w14:paraId="5F1062AF" w14:textId="77777777" w:rsidR="0041162E" w:rsidRPr="00CC642D" w:rsidRDefault="0041162E" w:rsidP="005966EC">
            <w:pPr>
              <w:jc w:val="center"/>
            </w:pPr>
          </w:p>
          <w:p w14:paraId="12A6B300" w14:textId="77777777" w:rsidR="0041162E" w:rsidRPr="00CC642D" w:rsidRDefault="0041162E" w:rsidP="005966EC">
            <w:pPr>
              <w:jc w:val="center"/>
            </w:pPr>
          </w:p>
          <w:p w14:paraId="202DB382" w14:textId="77777777" w:rsidR="0041162E" w:rsidRDefault="0041162E" w:rsidP="005966EC">
            <w:pPr>
              <w:jc w:val="center"/>
            </w:pPr>
            <w:r>
              <w:t>Start Position</w:t>
            </w:r>
          </w:p>
          <w:p w14:paraId="144C5806" w14:textId="77777777" w:rsidR="0041162E" w:rsidRDefault="0041162E" w:rsidP="005966EC">
            <w:pPr>
              <w:jc w:val="center"/>
            </w:pPr>
            <w:r>
              <w:rPr>
                <w:noProof/>
              </w:rPr>
              <w:drawing>
                <wp:inline distT="0" distB="0" distL="0" distR="0" wp14:anchorId="08751DE2" wp14:editId="10080B4C">
                  <wp:extent cx="2057400" cy="2743200"/>
                  <wp:effectExtent l="0" t="0" r="0" b="0"/>
                  <wp:docPr id="22" name="Picture 22" descr="DSCN6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DSCN613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057400" cy="2743200"/>
                          </a:xfrm>
                          <a:prstGeom prst="rect">
                            <a:avLst/>
                          </a:prstGeom>
                          <a:noFill/>
                          <a:ln>
                            <a:noFill/>
                          </a:ln>
                        </pic:spPr>
                      </pic:pic>
                    </a:graphicData>
                  </a:graphic>
                </wp:inline>
              </w:drawing>
            </w:r>
          </w:p>
          <w:p w14:paraId="4FD990D5" w14:textId="77777777" w:rsidR="0041162E" w:rsidRDefault="0041162E" w:rsidP="005966EC">
            <w:pPr>
              <w:jc w:val="center"/>
            </w:pPr>
          </w:p>
          <w:p w14:paraId="68960D20" w14:textId="77777777" w:rsidR="0041162E" w:rsidRDefault="0041162E" w:rsidP="005966EC">
            <w:pPr>
              <w:jc w:val="center"/>
            </w:pPr>
            <w:r>
              <w:t>End Position</w:t>
            </w:r>
          </w:p>
          <w:p w14:paraId="5F8264FB" w14:textId="77777777" w:rsidR="0041162E" w:rsidRPr="00CC642D" w:rsidRDefault="0041162E" w:rsidP="005966EC">
            <w:pPr>
              <w:jc w:val="center"/>
            </w:pPr>
            <w:r>
              <w:rPr>
                <w:noProof/>
              </w:rPr>
              <w:drawing>
                <wp:inline distT="0" distB="0" distL="0" distR="0" wp14:anchorId="1FA60BD2" wp14:editId="40204D62">
                  <wp:extent cx="2057400" cy="2743200"/>
                  <wp:effectExtent l="0" t="0" r="0" b="0"/>
                  <wp:docPr id="23" name="Picture 23" descr="DSCN6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DSCN613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057400" cy="2743200"/>
                          </a:xfrm>
                          <a:prstGeom prst="rect">
                            <a:avLst/>
                          </a:prstGeom>
                          <a:noFill/>
                          <a:ln>
                            <a:noFill/>
                          </a:ln>
                        </pic:spPr>
                      </pic:pic>
                    </a:graphicData>
                  </a:graphic>
                </wp:inline>
              </w:drawing>
            </w:r>
          </w:p>
          <w:p w14:paraId="2868E1A7" w14:textId="77777777" w:rsidR="0041162E" w:rsidRPr="00CC642D" w:rsidRDefault="0041162E" w:rsidP="005966EC">
            <w:pPr>
              <w:jc w:val="center"/>
            </w:pPr>
          </w:p>
        </w:tc>
        <w:tc>
          <w:tcPr>
            <w:tcW w:w="3033" w:type="pct"/>
          </w:tcPr>
          <w:p w14:paraId="5AA58FCB" w14:textId="77777777" w:rsidR="0041162E" w:rsidRPr="00CC642D" w:rsidRDefault="0041162E" w:rsidP="005966EC">
            <w:pPr>
              <w:jc w:val="both"/>
            </w:pPr>
          </w:p>
          <w:p w14:paraId="1C8A4D91" w14:textId="77777777" w:rsidR="0041162E" w:rsidRPr="00CC642D" w:rsidRDefault="0041162E" w:rsidP="005966EC">
            <w:pPr>
              <w:jc w:val="both"/>
            </w:pPr>
          </w:p>
          <w:p w14:paraId="00CE7FF5" w14:textId="77777777" w:rsidR="0041162E" w:rsidRDefault="0041162E" w:rsidP="005966EC">
            <w:pPr>
              <w:jc w:val="both"/>
            </w:pPr>
            <w:r>
              <w:t xml:space="preserve">Figure </w:t>
            </w:r>
            <w:r w:rsidRPr="00CC642D">
              <w:t xml:space="preserve">3. </w:t>
            </w:r>
            <w:r w:rsidRPr="00CC642D">
              <w:rPr>
                <w:u w:val="single"/>
              </w:rPr>
              <w:t>CALF RAISES</w:t>
            </w:r>
            <w:r w:rsidRPr="00CC642D">
              <w:t xml:space="preserve">: (Not using </w:t>
            </w:r>
            <w:proofErr w:type="spellStart"/>
            <w:r>
              <w:t>T</w:t>
            </w:r>
            <w:r w:rsidRPr="00CC642D">
              <w:t>hera</w:t>
            </w:r>
            <w:proofErr w:type="spellEnd"/>
            <w:r w:rsidRPr="00CC642D">
              <w:t>-</w:t>
            </w:r>
            <w:r>
              <w:t>B</w:t>
            </w:r>
            <w:r w:rsidRPr="00CC642D">
              <w:t>and)</w:t>
            </w:r>
          </w:p>
          <w:p w14:paraId="0D0F8A09" w14:textId="77777777" w:rsidR="0041162E" w:rsidRPr="00CC642D" w:rsidRDefault="0041162E" w:rsidP="005966EC">
            <w:pPr>
              <w:jc w:val="both"/>
            </w:pPr>
          </w:p>
          <w:p w14:paraId="282F3F4F" w14:textId="77777777" w:rsidR="0041162E" w:rsidRPr="00CC642D" w:rsidRDefault="0041162E" w:rsidP="005966EC">
            <w:pPr>
              <w:jc w:val="both"/>
            </w:pPr>
            <w:r w:rsidRPr="00CC642D">
              <w:t>Standing tall</w:t>
            </w:r>
            <w:r>
              <w:t xml:space="preserve"> (ideally on a stair)</w:t>
            </w:r>
            <w:r w:rsidRPr="00CC642D">
              <w:t>, holding onto a chair</w:t>
            </w:r>
            <w:r>
              <w:t xml:space="preserve"> or railing</w:t>
            </w:r>
            <w:r w:rsidRPr="00CC642D">
              <w:t xml:space="preserve"> if needed, keeping</w:t>
            </w:r>
            <w:r>
              <w:t xml:space="preserve"> your legs straight slowly raising</w:t>
            </w:r>
            <w:r w:rsidRPr="00CC642D">
              <w:t xml:space="preserve"> your heels so that you are standing on your toes. Hold briefly at this position then allow your legs to return to the start position. Do 3 sets of 10 repetitions gradually progressing to 20 repetitions. Fatigue should be felt in the </w:t>
            </w:r>
            <w:r>
              <w:t>calf</w:t>
            </w:r>
            <w:r w:rsidRPr="00CC642D">
              <w:t xml:space="preserve"> muscle.</w:t>
            </w:r>
          </w:p>
          <w:p w14:paraId="379C75FB" w14:textId="77777777" w:rsidR="0041162E" w:rsidRPr="00CC642D" w:rsidRDefault="0041162E" w:rsidP="005966EC"/>
        </w:tc>
      </w:tr>
    </w:tbl>
    <w:p w14:paraId="6F251852" w14:textId="77777777" w:rsidR="0041162E" w:rsidRDefault="0041162E" w:rsidP="0041162E"/>
    <w:p w14:paraId="7D22E55E" w14:textId="77777777" w:rsidR="0041162E" w:rsidRDefault="0041162E" w:rsidP="0041162E"/>
    <w:p w14:paraId="3EC6306C" w14:textId="77777777" w:rsidR="0041162E" w:rsidRDefault="0041162E" w:rsidP="0041162E"/>
    <w:p w14:paraId="543C8104" w14:textId="77777777" w:rsidR="0041162E" w:rsidRDefault="0041162E" w:rsidP="0041162E"/>
    <w:p w14:paraId="302E51DE" w14:textId="77777777" w:rsidR="0041162E" w:rsidRDefault="0041162E" w:rsidP="0041162E"/>
    <w:p w14:paraId="7C077C33" w14:textId="77777777" w:rsidR="0041162E" w:rsidRDefault="0041162E" w:rsidP="0041162E"/>
    <w:p w14:paraId="4634A677" w14:textId="77777777" w:rsidR="0041162E" w:rsidRDefault="0041162E" w:rsidP="0041162E"/>
    <w:p w14:paraId="6CE2F978" w14:textId="77777777" w:rsidR="0041162E" w:rsidRDefault="0041162E" w:rsidP="0041162E"/>
    <w:p w14:paraId="5A89736B" w14:textId="77777777" w:rsidR="0041162E" w:rsidRDefault="0041162E" w:rsidP="0041162E"/>
    <w:tbl>
      <w:tblPr>
        <w:tblW w:w="4848" w:type="pct"/>
        <w:tblLook w:val="0000" w:firstRow="0" w:lastRow="0" w:firstColumn="0" w:lastColumn="0" w:noHBand="0" w:noVBand="0"/>
      </w:tblPr>
      <w:tblGrid>
        <w:gridCol w:w="3456"/>
        <w:gridCol w:w="5131"/>
      </w:tblGrid>
      <w:tr w:rsidR="0041162E" w:rsidRPr="00CC642D" w14:paraId="38FA15A3" w14:textId="77777777" w:rsidTr="005966EC">
        <w:tc>
          <w:tcPr>
            <w:tcW w:w="1967" w:type="pct"/>
          </w:tcPr>
          <w:p w14:paraId="661DAF67" w14:textId="77777777" w:rsidR="0041162E" w:rsidRPr="00CC642D" w:rsidRDefault="0041162E" w:rsidP="005966EC"/>
          <w:p w14:paraId="1BDEF2F6" w14:textId="77777777" w:rsidR="0041162E" w:rsidRPr="00CC642D" w:rsidRDefault="0041162E" w:rsidP="005966EC">
            <w:pPr>
              <w:jc w:val="center"/>
            </w:pPr>
          </w:p>
          <w:p w14:paraId="531B9A76" w14:textId="77777777" w:rsidR="0041162E" w:rsidRDefault="0041162E" w:rsidP="005966EC">
            <w:pPr>
              <w:jc w:val="center"/>
            </w:pPr>
            <w:r>
              <w:t>Start Position</w:t>
            </w:r>
          </w:p>
          <w:p w14:paraId="65018B90" w14:textId="77777777" w:rsidR="0041162E" w:rsidRDefault="0041162E" w:rsidP="005966EC">
            <w:pPr>
              <w:jc w:val="center"/>
            </w:pPr>
            <w:r>
              <w:rPr>
                <w:noProof/>
              </w:rPr>
              <w:drawing>
                <wp:inline distT="0" distB="0" distL="0" distR="0" wp14:anchorId="32457721" wp14:editId="2DF7EE41">
                  <wp:extent cx="2057400" cy="2743200"/>
                  <wp:effectExtent l="0" t="0" r="0" b="0"/>
                  <wp:docPr id="24" name="Picture 24" descr="DSCN6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DSCN6128"/>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057400" cy="2743200"/>
                          </a:xfrm>
                          <a:prstGeom prst="rect">
                            <a:avLst/>
                          </a:prstGeom>
                          <a:noFill/>
                          <a:ln>
                            <a:noFill/>
                          </a:ln>
                        </pic:spPr>
                      </pic:pic>
                    </a:graphicData>
                  </a:graphic>
                </wp:inline>
              </w:drawing>
            </w:r>
          </w:p>
          <w:p w14:paraId="07540655" w14:textId="77777777" w:rsidR="0041162E" w:rsidRDefault="0041162E" w:rsidP="005966EC">
            <w:pPr>
              <w:jc w:val="center"/>
            </w:pPr>
          </w:p>
          <w:p w14:paraId="3D839763" w14:textId="77777777" w:rsidR="0041162E" w:rsidRDefault="0041162E" w:rsidP="005966EC">
            <w:pPr>
              <w:jc w:val="center"/>
            </w:pPr>
            <w:r>
              <w:t>End Position</w:t>
            </w:r>
          </w:p>
          <w:p w14:paraId="7C5386C1" w14:textId="77777777" w:rsidR="0041162E" w:rsidRPr="00CC642D" w:rsidRDefault="0041162E" w:rsidP="005966EC">
            <w:pPr>
              <w:jc w:val="center"/>
            </w:pPr>
            <w:r>
              <w:rPr>
                <w:noProof/>
              </w:rPr>
              <w:drawing>
                <wp:inline distT="0" distB="0" distL="0" distR="0" wp14:anchorId="1B7BEF1C" wp14:editId="7C90C130">
                  <wp:extent cx="2057400" cy="2743200"/>
                  <wp:effectExtent l="0" t="0" r="0" b="0"/>
                  <wp:docPr id="25" name="Picture 25" descr="DSCN6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DSCN612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057400" cy="2743200"/>
                          </a:xfrm>
                          <a:prstGeom prst="rect">
                            <a:avLst/>
                          </a:prstGeom>
                          <a:noFill/>
                          <a:ln>
                            <a:noFill/>
                          </a:ln>
                        </pic:spPr>
                      </pic:pic>
                    </a:graphicData>
                  </a:graphic>
                </wp:inline>
              </w:drawing>
            </w:r>
          </w:p>
          <w:p w14:paraId="2B65997E" w14:textId="77777777" w:rsidR="0041162E" w:rsidRPr="00CC642D" w:rsidRDefault="0041162E" w:rsidP="005966EC">
            <w:pPr>
              <w:jc w:val="center"/>
            </w:pPr>
          </w:p>
        </w:tc>
        <w:tc>
          <w:tcPr>
            <w:tcW w:w="3033" w:type="pct"/>
          </w:tcPr>
          <w:p w14:paraId="73BE4884" w14:textId="77777777" w:rsidR="0041162E" w:rsidRPr="00CC642D" w:rsidRDefault="0041162E" w:rsidP="005966EC">
            <w:pPr>
              <w:jc w:val="both"/>
            </w:pPr>
          </w:p>
          <w:p w14:paraId="65F0F6AC" w14:textId="77777777" w:rsidR="0041162E" w:rsidRPr="00CC642D" w:rsidRDefault="0041162E" w:rsidP="005966EC">
            <w:pPr>
              <w:jc w:val="both"/>
            </w:pPr>
          </w:p>
          <w:p w14:paraId="68341519" w14:textId="77777777" w:rsidR="0041162E" w:rsidRDefault="0041162E" w:rsidP="005966EC">
            <w:pPr>
              <w:jc w:val="both"/>
            </w:pPr>
            <w:r>
              <w:t xml:space="preserve">Figure </w:t>
            </w:r>
            <w:r w:rsidRPr="00CC642D">
              <w:t xml:space="preserve">4. </w:t>
            </w:r>
            <w:r w:rsidRPr="00CC642D">
              <w:rPr>
                <w:u w:val="single"/>
              </w:rPr>
              <w:t>MINISQUAT</w:t>
            </w:r>
            <w:r w:rsidRPr="00CC642D">
              <w:t>:</w:t>
            </w:r>
          </w:p>
          <w:p w14:paraId="311A6083" w14:textId="77777777" w:rsidR="0041162E" w:rsidRPr="00CC642D" w:rsidRDefault="0041162E" w:rsidP="005966EC">
            <w:pPr>
              <w:jc w:val="both"/>
            </w:pPr>
          </w:p>
          <w:p w14:paraId="5BF541CD" w14:textId="77777777" w:rsidR="0041162E" w:rsidRPr="00CC642D" w:rsidRDefault="0041162E" w:rsidP="005966EC">
            <w:r w:rsidRPr="00CC642D">
              <w:t xml:space="preserve">Hold the ends of the band in your hands (at hip level) and stand on the middle of the band with both feet.  Keeping your back and arms straight slowly bend both knees slightly to the </w:t>
            </w:r>
            <w:proofErr w:type="spellStart"/>
            <w:r w:rsidRPr="00CC642D">
              <w:t>minisquat</w:t>
            </w:r>
            <w:proofErr w:type="spellEnd"/>
            <w:r w:rsidRPr="00CC642D">
              <w:t xml:space="preserve"> position (DO NOT allow your knees to rotate either inward or outward). Hold briefly at this position then allow your leg to return to the start position. Do 3 sets of 10 repetitions gradually progressing to 20 repetitions. Fatigue should be felt in the quadriceps muscle.</w:t>
            </w:r>
          </w:p>
          <w:p w14:paraId="6AEA48DC" w14:textId="77777777" w:rsidR="0041162E" w:rsidRPr="00CC642D" w:rsidRDefault="0041162E" w:rsidP="005966EC">
            <w:pPr>
              <w:jc w:val="both"/>
            </w:pPr>
          </w:p>
        </w:tc>
      </w:tr>
    </w:tbl>
    <w:p w14:paraId="6D1CCF7A" w14:textId="77777777" w:rsidR="0041162E" w:rsidRDefault="0041162E" w:rsidP="0041162E"/>
    <w:p w14:paraId="05505D2E" w14:textId="77777777" w:rsidR="0041162E" w:rsidRDefault="0041162E" w:rsidP="0041162E"/>
    <w:p w14:paraId="771369E0" w14:textId="77777777" w:rsidR="0041162E" w:rsidRDefault="0041162E" w:rsidP="0041162E"/>
    <w:p w14:paraId="3ED1B11C" w14:textId="77777777" w:rsidR="0041162E" w:rsidRDefault="0041162E" w:rsidP="0041162E"/>
    <w:p w14:paraId="0D844708" w14:textId="77777777" w:rsidR="0041162E" w:rsidRDefault="0041162E" w:rsidP="0041162E"/>
    <w:p w14:paraId="26A5B8CD" w14:textId="77777777" w:rsidR="0041162E" w:rsidRDefault="0041162E" w:rsidP="0041162E"/>
    <w:p w14:paraId="3EAF6178" w14:textId="77777777" w:rsidR="0041162E" w:rsidRDefault="0041162E" w:rsidP="0041162E"/>
    <w:p w14:paraId="693B1FFE" w14:textId="77777777" w:rsidR="0041162E" w:rsidRDefault="0041162E" w:rsidP="0041162E"/>
    <w:p w14:paraId="1C474697" w14:textId="77777777" w:rsidR="0041162E" w:rsidRDefault="0041162E" w:rsidP="0041162E"/>
    <w:tbl>
      <w:tblPr>
        <w:tblW w:w="4848" w:type="pct"/>
        <w:tblLook w:val="0000" w:firstRow="0" w:lastRow="0" w:firstColumn="0" w:lastColumn="0" w:noHBand="0" w:noVBand="0"/>
      </w:tblPr>
      <w:tblGrid>
        <w:gridCol w:w="4536"/>
        <w:gridCol w:w="4051"/>
      </w:tblGrid>
      <w:tr w:rsidR="0041162E" w:rsidRPr="00CC642D" w14:paraId="1485493E" w14:textId="77777777" w:rsidTr="005966EC">
        <w:tc>
          <w:tcPr>
            <w:tcW w:w="1967" w:type="pct"/>
          </w:tcPr>
          <w:p w14:paraId="756BD73C" w14:textId="77777777" w:rsidR="0041162E" w:rsidRPr="00CC642D" w:rsidRDefault="0041162E" w:rsidP="005966EC">
            <w:pPr>
              <w:jc w:val="center"/>
            </w:pPr>
          </w:p>
          <w:p w14:paraId="452D0478" w14:textId="77777777" w:rsidR="0041162E" w:rsidRPr="00CC642D" w:rsidRDefault="0041162E" w:rsidP="005966EC">
            <w:pPr>
              <w:jc w:val="center"/>
            </w:pPr>
          </w:p>
          <w:p w14:paraId="6B114A2E" w14:textId="77777777" w:rsidR="0041162E" w:rsidRDefault="0041162E" w:rsidP="005966EC">
            <w:pPr>
              <w:jc w:val="center"/>
            </w:pPr>
            <w:r>
              <w:t>Start Position</w:t>
            </w:r>
          </w:p>
          <w:p w14:paraId="1157B7B5" w14:textId="77777777" w:rsidR="0041162E" w:rsidRDefault="0041162E" w:rsidP="005966EC">
            <w:pPr>
              <w:jc w:val="center"/>
            </w:pPr>
            <w:r>
              <w:rPr>
                <w:noProof/>
              </w:rPr>
              <w:drawing>
                <wp:inline distT="0" distB="0" distL="0" distR="0" wp14:anchorId="58503B3B" wp14:editId="18FD3CC0">
                  <wp:extent cx="2743200" cy="2057400"/>
                  <wp:effectExtent l="0" t="0" r="0" b="0"/>
                  <wp:docPr id="26" name="Picture 26" descr="DSCN6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DSCN6129"/>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743200" cy="2057400"/>
                          </a:xfrm>
                          <a:prstGeom prst="rect">
                            <a:avLst/>
                          </a:prstGeom>
                          <a:noFill/>
                          <a:ln>
                            <a:noFill/>
                          </a:ln>
                        </pic:spPr>
                      </pic:pic>
                    </a:graphicData>
                  </a:graphic>
                </wp:inline>
              </w:drawing>
            </w:r>
          </w:p>
          <w:p w14:paraId="6D2F4AEE" w14:textId="77777777" w:rsidR="0041162E" w:rsidRDefault="0041162E" w:rsidP="005966EC">
            <w:pPr>
              <w:jc w:val="center"/>
            </w:pPr>
          </w:p>
          <w:p w14:paraId="4A5A84CC" w14:textId="77777777" w:rsidR="0041162E" w:rsidRDefault="0041162E" w:rsidP="005966EC">
            <w:pPr>
              <w:jc w:val="center"/>
            </w:pPr>
            <w:r>
              <w:t>End Position</w:t>
            </w:r>
          </w:p>
          <w:p w14:paraId="0DA5552A" w14:textId="77777777" w:rsidR="0041162E" w:rsidRPr="00CC642D" w:rsidRDefault="0041162E" w:rsidP="005966EC">
            <w:pPr>
              <w:jc w:val="center"/>
            </w:pPr>
            <w:r>
              <w:rPr>
                <w:noProof/>
              </w:rPr>
              <w:drawing>
                <wp:inline distT="0" distB="0" distL="0" distR="0" wp14:anchorId="46103DF5" wp14:editId="7825C049">
                  <wp:extent cx="2743200" cy="2057400"/>
                  <wp:effectExtent l="0" t="0" r="0" b="0"/>
                  <wp:docPr id="27" name="Picture 27" descr="DSCN6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DSCN6130"/>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743200" cy="2057400"/>
                          </a:xfrm>
                          <a:prstGeom prst="rect">
                            <a:avLst/>
                          </a:prstGeom>
                          <a:noFill/>
                          <a:ln>
                            <a:noFill/>
                          </a:ln>
                        </pic:spPr>
                      </pic:pic>
                    </a:graphicData>
                  </a:graphic>
                </wp:inline>
              </w:drawing>
            </w:r>
          </w:p>
          <w:p w14:paraId="1AC0D193" w14:textId="77777777" w:rsidR="0041162E" w:rsidRPr="00CC642D" w:rsidRDefault="0041162E" w:rsidP="005966EC">
            <w:pPr>
              <w:jc w:val="center"/>
            </w:pPr>
          </w:p>
        </w:tc>
        <w:tc>
          <w:tcPr>
            <w:tcW w:w="3033" w:type="pct"/>
          </w:tcPr>
          <w:p w14:paraId="7234B969" w14:textId="77777777" w:rsidR="0041162E" w:rsidRPr="00CC642D" w:rsidRDefault="0041162E" w:rsidP="005966EC">
            <w:pPr>
              <w:jc w:val="both"/>
            </w:pPr>
          </w:p>
          <w:p w14:paraId="6BB9D625" w14:textId="77777777" w:rsidR="0041162E" w:rsidRPr="00CC642D" w:rsidRDefault="0041162E" w:rsidP="005966EC">
            <w:pPr>
              <w:jc w:val="both"/>
            </w:pPr>
          </w:p>
          <w:p w14:paraId="535943F3" w14:textId="77777777" w:rsidR="0041162E" w:rsidRPr="00CC642D" w:rsidRDefault="0041162E" w:rsidP="005966EC">
            <w:pPr>
              <w:jc w:val="both"/>
            </w:pPr>
            <w:r>
              <w:t>Figure 5</w:t>
            </w:r>
            <w:r w:rsidRPr="00CC642D">
              <w:t xml:space="preserve">. </w:t>
            </w:r>
            <w:r w:rsidRPr="00CC642D">
              <w:rPr>
                <w:u w:val="single"/>
              </w:rPr>
              <w:t>Terminal Knee Extension</w:t>
            </w:r>
            <w:r w:rsidRPr="00CC642D">
              <w:t>:</w:t>
            </w:r>
          </w:p>
          <w:p w14:paraId="22909A85" w14:textId="77777777" w:rsidR="0041162E" w:rsidRDefault="0041162E" w:rsidP="005966EC">
            <w:pPr>
              <w:jc w:val="both"/>
            </w:pPr>
          </w:p>
          <w:p w14:paraId="2084A09B" w14:textId="77777777" w:rsidR="0041162E" w:rsidRPr="00CC642D" w:rsidRDefault="0041162E" w:rsidP="005966EC">
            <w:pPr>
              <w:jc w:val="both"/>
            </w:pPr>
            <w:r w:rsidRPr="00CC642D">
              <w:t xml:space="preserve">Make a loop in the band and securely attach one end at knee height.  Place your knee inside the loop (keeping the band above the knee joint) and take up the slack.  Slowly bend and straighten your knee stretching the band as you extend your knee. Do 3 sets of 10 repetitions gradually progressing to 20 repetitions. Fatigue should be felt in the </w:t>
            </w:r>
            <w:r>
              <w:t>hamstring</w:t>
            </w:r>
            <w:r w:rsidRPr="00CC642D">
              <w:t xml:space="preserve"> muscle.</w:t>
            </w:r>
          </w:p>
          <w:p w14:paraId="1B122E4E" w14:textId="77777777" w:rsidR="0041162E" w:rsidRPr="00CC642D" w:rsidRDefault="0041162E" w:rsidP="005966EC">
            <w:pPr>
              <w:jc w:val="both"/>
            </w:pPr>
          </w:p>
          <w:p w14:paraId="23873191" w14:textId="77777777" w:rsidR="0041162E" w:rsidRPr="00CC642D" w:rsidRDefault="0041162E" w:rsidP="005966EC">
            <w:pPr>
              <w:jc w:val="both"/>
            </w:pPr>
          </w:p>
        </w:tc>
      </w:tr>
    </w:tbl>
    <w:p w14:paraId="58578086" w14:textId="77777777" w:rsidR="0041162E" w:rsidRDefault="0041162E" w:rsidP="0041162E">
      <w:r>
        <w:br w:type="page"/>
      </w:r>
    </w:p>
    <w:tbl>
      <w:tblPr>
        <w:tblW w:w="4848" w:type="pct"/>
        <w:tblLook w:val="0000" w:firstRow="0" w:lastRow="0" w:firstColumn="0" w:lastColumn="0" w:noHBand="0" w:noVBand="0"/>
      </w:tblPr>
      <w:tblGrid>
        <w:gridCol w:w="4536"/>
        <w:gridCol w:w="4051"/>
      </w:tblGrid>
      <w:tr w:rsidR="0041162E" w:rsidRPr="00CC642D" w14:paraId="58716374" w14:textId="77777777" w:rsidTr="005966EC">
        <w:tc>
          <w:tcPr>
            <w:tcW w:w="1967" w:type="pct"/>
          </w:tcPr>
          <w:p w14:paraId="2FEA8CF1" w14:textId="77777777" w:rsidR="0041162E" w:rsidRPr="00CC642D" w:rsidRDefault="0041162E" w:rsidP="005966EC">
            <w:pPr>
              <w:jc w:val="center"/>
            </w:pPr>
          </w:p>
          <w:p w14:paraId="542DC17B" w14:textId="77777777" w:rsidR="0041162E" w:rsidRPr="00CC642D" w:rsidRDefault="0041162E" w:rsidP="005966EC">
            <w:pPr>
              <w:jc w:val="center"/>
            </w:pPr>
          </w:p>
          <w:p w14:paraId="7A6473E8" w14:textId="77777777" w:rsidR="0041162E" w:rsidRDefault="0041162E" w:rsidP="005966EC">
            <w:pPr>
              <w:jc w:val="center"/>
            </w:pPr>
            <w:r>
              <w:t>Starting Position</w:t>
            </w:r>
          </w:p>
          <w:p w14:paraId="7ABF7E85" w14:textId="77777777" w:rsidR="0041162E" w:rsidRDefault="0041162E" w:rsidP="005966EC">
            <w:pPr>
              <w:jc w:val="center"/>
            </w:pPr>
            <w:r>
              <w:rPr>
                <w:noProof/>
              </w:rPr>
              <w:drawing>
                <wp:inline distT="0" distB="0" distL="0" distR="0" wp14:anchorId="5B4E9A04" wp14:editId="71778210">
                  <wp:extent cx="2743200" cy="2057400"/>
                  <wp:effectExtent l="0" t="0" r="0" b="0"/>
                  <wp:docPr id="28" name="Picture 28" descr="DSCN6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DSCN6117"/>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43200" cy="2057400"/>
                          </a:xfrm>
                          <a:prstGeom prst="rect">
                            <a:avLst/>
                          </a:prstGeom>
                          <a:noFill/>
                          <a:ln>
                            <a:noFill/>
                          </a:ln>
                        </pic:spPr>
                      </pic:pic>
                    </a:graphicData>
                  </a:graphic>
                </wp:inline>
              </w:drawing>
            </w:r>
          </w:p>
          <w:p w14:paraId="1F659C3F" w14:textId="77777777" w:rsidR="0041162E" w:rsidRDefault="0041162E" w:rsidP="005966EC">
            <w:pPr>
              <w:jc w:val="center"/>
            </w:pPr>
          </w:p>
          <w:p w14:paraId="1827CDF8" w14:textId="77777777" w:rsidR="0041162E" w:rsidRDefault="0041162E" w:rsidP="005966EC">
            <w:pPr>
              <w:jc w:val="center"/>
            </w:pPr>
            <w:r>
              <w:t>End Position</w:t>
            </w:r>
          </w:p>
          <w:p w14:paraId="4A155598" w14:textId="77777777" w:rsidR="0041162E" w:rsidRPr="00CC642D" w:rsidRDefault="0041162E" w:rsidP="005966EC">
            <w:pPr>
              <w:jc w:val="center"/>
            </w:pPr>
            <w:r>
              <w:rPr>
                <w:noProof/>
              </w:rPr>
              <w:drawing>
                <wp:inline distT="0" distB="0" distL="0" distR="0" wp14:anchorId="10C58E43" wp14:editId="05EF49EE">
                  <wp:extent cx="2743200" cy="2057400"/>
                  <wp:effectExtent l="0" t="0" r="0" b="0"/>
                  <wp:docPr id="29" name="Picture 29" descr="DSCN6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DSCN6118"/>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43200" cy="2057400"/>
                          </a:xfrm>
                          <a:prstGeom prst="rect">
                            <a:avLst/>
                          </a:prstGeom>
                          <a:noFill/>
                          <a:ln>
                            <a:noFill/>
                          </a:ln>
                        </pic:spPr>
                      </pic:pic>
                    </a:graphicData>
                  </a:graphic>
                </wp:inline>
              </w:drawing>
            </w:r>
          </w:p>
        </w:tc>
        <w:tc>
          <w:tcPr>
            <w:tcW w:w="3033" w:type="pct"/>
          </w:tcPr>
          <w:p w14:paraId="2F819265" w14:textId="77777777" w:rsidR="0041162E" w:rsidRPr="00CC642D" w:rsidRDefault="0041162E" w:rsidP="005966EC">
            <w:pPr>
              <w:jc w:val="both"/>
            </w:pPr>
          </w:p>
          <w:p w14:paraId="18D9EEEE" w14:textId="77777777" w:rsidR="0041162E" w:rsidRPr="00CC642D" w:rsidRDefault="0041162E" w:rsidP="005966EC">
            <w:pPr>
              <w:jc w:val="both"/>
            </w:pPr>
          </w:p>
          <w:p w14:paraId="7BAFE9D0" w14:textId="77777777" w:rsidR="0041162E" w:rsidRDefault="0041162E" w:rsidP="005966EC">
            <w:pPr>
              <w:jc w:val="both"/>
            </w:pPr>
            <w:r>
              <w:t>Figure 6</w:t>
            </w:r>
            <w:r w:rsidRPr="00CC642D">
              <w:t xml:space="preserve">. </w:t>
            </w:r>
            <w:r w:rsidRPr="00CC642D">
              <w:rPr>
                <w:u w:val="single"/>
              </w:rPr>
              <w:t>Leg Press</w:t>
            </w:r>
            <w:r w:rsidRPr="00CC642D">
              <w:t>:</w:t>
            </w:r>
          </w:p>
          <w:p w14:paraId="26A9CA19" w14:textId="77777777" w:rsidR="0041162E" w:rsidRPr="00CC642D" w:rsidRDefault="0041162E" w:rsidP="005966EC">
            <w:pPr>
              <w:jc w:val="both"/>
            </w:pPr>
          </w:p>
          <w:p w14:paraId="5ABAEC89" w14:textId="77777777" w:rsidR="0041162E" w:rsidRDefault="0041162E" w:rsidP="005966EC">
            <w:pPr>
              <w:jc w:val="both"/>
            </w:pPr>
            <w:r w:rsidRPr="00CC642D">
              <w:t>a) Lay on your back (supine) with your knee slightly bent and the middle of the band looped around the bottom of your foot.  Grasp the ends of the band and place close to your shoulders.  Slowly extend your leg against the resistance of the band until your leg is straight. Hold briefly at this position then allow your leg to return to the start position. Do 3 sets of 10 repetitions gradually progressing to 20 repetitions. Fatigue should be felt in the quadriceps muscle.</w:t>
            </w:r>
          </w:p>
          <w:p w14:paraId="50111A3C" w14:textId="77777777" w:rsidR="0041162E" w:rsidRPr="00CC642D" w:rsidRDefault="0041162E" w:rsidP="005966EC">
            <w:pPr>
              <w:jc w:val="both"/>
            </w:pPr>
          </w:p>
          <w:p w14:paraId="3B28612A" w14:textId="77777777" w:rsidR="0041162E" w:rsidRPr="00CC642D" w:rsidRDefault="0041162E" w:rsidP="005966EC">
            <w:pPr>
              <w:jc w:val="both"/>
            </w:pPr>
            <w:r w:rsidRPr="00CC642D">
              <w:t>b) Sitting tall in a chair wrap the middle of the band around, grasp the ends of the bands around chest level.  With your knee slightly bent slowly extend your leg against the resistance of the band until your leg is straight. Hold briefly at this position then allow your leg to return to the start position. Do 3 sets of 10 repetitions gradually progressing to 20 repetitions. Fatigue should be felt in the quadriceps muscle.</w:t>
            </w:r>
          </w:p>
          <w:p w14:paraId="17245B48" w14:textId="77777777" w:rsidR="0041162E" w:rsidRDefault="0041162E" w:rsidP="005966EC">
            <w:pPr>
              <w:jc w:val="both"/>
            </w:pPr>
          </w:p>
          <w:p w14:paraId="68CE9685" w14:textId="77777777" w:rsidR="0041162E" w:rsidRPr="00CC642D" w:rsidRDefault="0041162E" w:rsidP="005966EC">
            <w:pPr>
              <w:jc w:val="both"/>
            </w:pPr>
          </w:p>
        </w:tc>
      </w:tr>
    </w:tbl>
    <w:p w14:paraId="11012BA4" w14:textId="77777777" w:rsidR="0041162E" w:rsidRDefault="0041162E" w:rsidP="0041162E"/>
    <w:p w14:paraId="74F3E587" w14:textId="77777777" w:rsidR="0041162E" w:rsidRDefault="0041162E" w:rsidP="0041162E"/>
    <w:p w14:paraId="4BB959AA" w14:textId="77777777" w:rsidR="0041162E" w:rsidRPr="00CC642D" w:rsidRDefault="0041162E" w:rsidP="0041162E"/>
    <w:p w14:paraId="20B19EB5" w14:textId="77777777" w:rsidR="008C30CF" w:rsidRDefault="0041162E" w:rsidP="008C30CF">
      <w:pPr>
        <w:jc w:val="center"/>
      </w:pPr>
      <w:r w:rsidRPr="00CC642D">
        <w:br w:type="page"/>
      </w:r>
      <w:r w:rsidR="008C30CF">
        <w:t>LEG STRETCHING EXERCISES</w:t>
      </w:r>
    </w:p>
    <w:p w14:paraId="59225853" w14:textId="77777777" w:rsidR="0041162E" w:rsidRPr="00CC642D" w:rsidRDefault="008C30CF" w:rsidP="008C30CF">
      <w:pPr>
        <w:jc w:val="center"/>
      </w:pPr>
      <w:r>
        <w:t>(Pi</w:t>
      </w:r>
      <w:r w:rsidR="0041162E" w:rsidRPr="00CC642D">
        <w:t>ctures courtesy of David Lindsay, University of Calgary Sport Medicine Centre</w:t>
      </w:r>
      <w:r>
        <w:t>)</w:t>
      </w:r>
    </w:p>
    <w:p w14:paraId="15A34870" w14:textId="77777777" w:rsidR="0041162E" w:rsidRPr="00CC642D" w:rsidRDefault="0041162E" w:rsidP="0041162E"/>
    <w:p w14:paraId="341EB3D3" w14:textId="77777777" w:rsidR="0041162E" w:rsidRPr="00CC642D" w:rsidRDefault="0041162E" w:rsidP="0041162E"/>
    <w:tbl>
      <w:tblPr>
        <w:tblW w:w="4848" w:type="pct"/>
        <w:tblLook w:val="0000" w:firstRow="0" w:lastRow="0" w:firstColumn="0" w:lastColumn="0" w:noHBand="0" w:noVBand="0"/>
      </w:tblPr>
      <w:tblGrid>
        <w:gridCol w:w="3179"/>
        <w:gridCol w:w="5408"/>
      </w:tblGrid>
      <w:tr w:rsidR="0041162E" w:rsidRPr="00CC642D" w14:paraId="77731502" w14:textId="77777777" w:rsidTr="005966EC">
        <w:tc>
          <w:tcPr>
            <w:tcW w:w="1851" w:type="pct"/>
          </w:tcPr>
          <w:p w14:paraId="18E575E7" w14:textId="77777777" w:rsidR="0041162E" w:rsidRPr="00CC642D" w:rsidRDefault="0041162E" w:rsidP="005966EC">
            <w:pPr>
              <w:jc w:val="center"/>
            </w:pPr>
          </w:p>
          <w:p w14:paraId="35E8E700" w14:textId="77777777" w:rsidR="0041162E" w:rsidRPr="00CC642D" w:rsidRDefault="0041162E" w:rsidP="005966EC">
            <w:pPr>
              <w:jc w:val="center"/>
            </w:pPr>
            <w:r>
              <w:rPr>
                <w:noProof/>
              </w:rPr>
              <w:drawing>
                <wp:inline distT="0" distB="0" distL="0" distR="0" wp14:anchorId="47F3DBAB" wp14:editId="713F0F67">
                  <wp:extent cx="1054100" cy="1714500"/>
                  <wp:effectExtent l="0" t="0" r="12700" b="12700"/>
                  <wp:docPr id="1" name="Picture 1" descr="Hip Flex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ip Flexor"/>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054100" cy="1714500"/>
                          </a:xfrm>
                          <a:prstGeom prst="rect">
                            <a:avLst/>
                          </a:prstGeom>
                          <a:noFill/>
                          <a:ln>
                            <a:noFill/>
                          </a:ln>
                        </pic:spPr>
                      </pic:pic>
                    </a:graphicData>
                  </a:graphic>
                </wp:inline>
              </w:drawing>
            </w:r>
          </w:p>
          <w:p w14:paraId="42F2BACC" w14:textId="77777777" w:rsidR="0041162E" w:rsidRPr="00CC642D" w:rsidRDefault="0041162E" w:rsidP="005966EC">
            <w:pPr>
              <w:jc w:val="both"/>
            </w:pPr>
          </w:p>
          <w:p w14:paraId="74F50F1B" w14:textId="77777777" w:rsidR="0041162E" w:rsidRPr="00CC642D" w:rsidRDefault="0041162E" w:rsidP="005966EC"/>
        </w:tc>
        <w:tc>
          <w:tcPr>
            <w:tcW w:w="3149" w:type="pct"/>
          </w:tcPr>
          <w:p w14:paraId="78516755" w14:textId="77777777" w:rsidR="0041162E" w:rsidRPr="00CC642D" w:rsidRDefault="0041162E" w:rsidP="005966EC">
            <w:pPr>
              <w:jc w:val="center"/>
            </w:pPr>
          </w:p>
          <w:p w14:paraId="65F610B4" w14:textId="77777777" w:rsidR="0041162E" w:rsidRPr="00CC642D" w:rsidRDefault="0041162E" w:rsidP="005966EC">
            <w:pPr>
              <w:jc w:val="center"/>
            </w:pPr>
          </w:p>
          <w:p w14:paraId="2BEBA7BA" w14:textId="77777777" w:rsidR="0041162E" w:rsidRDefault="0041162E" w:rsidP="005966EC">
            <w:pPr>
              <w:jc w:val="both"/>
            </w:pPr>
            <w:r>
              <w:t xml:space="preserve">Figure </w:t>
            </w:r>
            <w:r w:rsidRPr="00CC642D">
              <w:t xml:space="preserve">7. </w:t>
            </w:r>
            <w:r w:rsidRPr="00CC642D">
              <w:rPr>
                <w:u w:val="single"/>
              </w:rPr>
              <w:t>HIP FLEXOR STRETCH</w:t>
            </w:r>
            <w:r w:rsidRPr="00CC642D">
              <w:t xml:space="preserve">:  </w:t>
            </w:r>
          </w:p>
          <w:p w14:paraId="0A8E5859" w14:textId="77777777" w:rsidR="0041162E" w:rsidRPr="00CC642D" w:rsidRDefault="0041162E" w:rsidP="005966EC">
            <w:pPr>
              <w:jc w:val="both"/>
            </w:pPr>
          </w:p>
          <w:p w14:paraId="11E016A4" w14:textId="77777777" w:rsidR="0041162E" w:rsidRPr="00CC642D" w:rsidRDefault="0041162E" w:rsidP="005966EC">
            <w:pPr>
              <w:jc w:val="both"/>
            </w:pPr>
            <w:r w:rsidRPr="00CC642D">
              <w:t>Stand about 2-3 feet away from a chair or desk and place your left foot on the front edge of the chair/desk. Both feet should be aimed straight ahead. Draw in your belly button using your abdominal muscles. Tighten your right buttock to push your right hip forward until you feel a stretch at the front of the right hip. Keep your back vertical the whole time. Maintain the stretch for 15 seconds.</w:t>
            </w:r>
          </w:p>
          <w:p w14:paraId="5CD14FEB" w14:textId="77777777" w:rsidR="0041162E" w:rsidRDefault="0041162E" w:rsidP="005966EC">
            <w:pPr>
              <w:jc w:val="both"/>
            </w:pPr>
            <w:r w:rsidRPr="00CC642D">
              <w:t>(Progress to having both feet on the floor)</w:t>
            </w:r>
          </w:p>
          <w:p w14:paraId="64F3C901" w14:textId="77777777" w:rsidR="0041162E" w:rsidRPr="00CC642D" w:rsidRDefault="0041162E" w:rsidP="005966EC">
            <w:pPr>
              <w:jc w:val="both"/>
            </w:pPr>
          </w:p>
        </w:tc>
      </w:tr>
    </w:tbl>
    <w:p w14:paraId="14F9F247" w14:textId="77777777" w:rsidR="0041162E" w:rsidRPr="00CC642D" w:rsidRDefault="0041162E" w:rsidP="0041162E"/>
    <w:p w14:paraId="53D04DB5" w14:textId="77777777" w:rsidR="0041162E" w:rsidRPr="00CC642D" w:rsidRDefault="0041162E" w:rsidP="0041162E"/>
    <w:tbl>
      <w:tblPr>
        <w:tblW w:w="4848" w:type="pct"/>
        <w:tblLook w:val="0000" w:firstRow="0" w:lastRow="0" w:firstColumn="0" w:lastColumn="0" w:noHBand="0" w:noVBand="0"/>
      </w:tblPr>
      <w:tblGrid>
        <w:gridCol w:w="3179"/>
        <w:gridCol w:w="5408"/>
      </w:tblGrid>
      <w:tr w:rsidR="0041162E" w:rsidRPr="00CC642D" w14:paraId="086AF5B8" w14:textId="77777777" w:rsidTr="005966EC">
        <w:tc>
          <w:tcPr>
            <w:tcW w:w="1851" w:type="pct"/>
          </w:tcPr>
          <w:p w14:paraId="7941F044" w14:textId="77777777" w:rsidR="0041162E" w:rsidRPr="00CC642D" w:rsidRDefault="0041162E" w:rsidP="005966EC">
            <w:pPr>
              <w:jc w:val="center"/>
            </w:pPr>
          </w:p>
          <w:p w14:paraId="71AB66E6" w14:textId="77777777" w:rsidR="0041162E" w:rsidRPr="00CC642D" w:rsidRDefault="0041162E" w:rsidP="005966EC">
            <w:pPr>
              <w:jc w:val="center"/>
            </w:pPr>
            <w:r>
              <w:rPr>
                <w:noProof/>
              </w:rPr>
              <w:drawing>
                <wp:inline distT="0" distB="0" distL="0" distR="0" wp14:anchorId="1B3ECBEB" wp14:editId="5321C69E">
                  <wp:extent cx="914400" cy="1765300"/>
                  <wp:effectExtent l="0" t="0" r="0" b="12700"/>
                  <wp:docPr id="2" name="Picture 2" descr="Glut_Stretch_Si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Glut_Stretch_Sit"/>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914400" cy="1765300"/>
                          </a:xfrm>
                          <a:prstGeom prst="rect">
                            <a:avLst/>
                          </a:prstGeom>
                          <a:noFill/>
                          <a:ln>
                            <a:noFill/>
                          </a:ln>
                        </pic:spPr>
                      </pic:pic>
                    </a:graphicData>
                  </a:graphic>
                </wp:inline>
              </w:drawing>
            </w:r>
          </w:p>
          <w:p w14:paraId="57976BAE" w14:textId="77777777" w:rsidR="0041162E" w:rsidRPr="00CC642D" w:rsidRDefault="0041162E" w:rsidP="005966EC">
            <w:pPr>
              <w:jc w:val="both"/>
            </w:pPr>
          </w:p>
          <w:p w14:paraId="670AE23A" w14:textId="77777777" w:rsidR="0041162E" w:rsidRPr="00CC642D" w:rsidRDefault="0041162E" w:rsidP="005966EC"/>
        </w:tc>
        <w:tc>
          <w:tcPr>
            <w:tcW w:w="3149" w:type="pct"/>
          </w:tcPr>
          <w:p w14:paraId="2795BA1E" w14:textId="77777777" w:rsidR="0041162E" w:rsidRPr="00CC642D" w:rsidRDefault="0041162E" w:rsidP="005966EC">
            <w:pPr>
              <w:jc w:val="center"/>
            </w:pPr>
          </w:p>
          <w:p w14:paraId="3611CBB8" w14:textId="77777777" w:rsidR="0041162E" w:rsidRPr="00CC642D" w:rsidRDefault="0041162E" w:rsidP="005966EC">
            <w:pPr>
              <w:jc w:val="center"/>
            </w:pPr>
          </w:p>
          <w:p w14:paraId="63C11BDF" w14:textId="77777777" w:rsidR="0041162E" w:rsidRDefault="0041162E" w:rsidP="005966EC">
            <w:r>
              <w:t xml:space="preserve">Figure </w:t>
            </w:r>
            <w:r w:rsidRPr="00CC642D">
              <w:t xml:space="preserve">8. </w:t>
            </w:r>
            <w:r w:rsidRPr="00CC642D">
              <w:rPr>
                <w:u w:val="single"/>
              </w:rPr>
              <w:t>OUTER HIP STRETCH</w:t>
            </w:r>
            <w:r w:rsidRPr="00CC642D">
              <w:t>:</w:t>
            </w:r>
          </w:p>
          <w:p w14:paraId="0257258A" w14:textId="77777777" w:rsidR="0041162E" w:rsidRPr="00CC642D" w:rsidRDefault="0041162E" w:rsidP="005966EC"/>
          <w:p w14:paraId="6447C558" w14:textId="77777777" w:rsidR="0041162E" w:rsidRDefault="0041162E" w:rsidP="005966EC">
            <w:pPr>
              <w:jc w:val="both"/>
            </w:pPr>
            <w:r w:rsidRPr="00CC642D">
              <w:t xml:space="preserve">Sit on the front part of a chair and cross your legs by placing the outside of one ankle on top of the other knee. Slowly let the knee fall out to the side as far as comfortable. Bend forward at the waist slightly until you feel a stretch in the outside of this hip. Gently pushing the knee down further with your hand will increase the stretch. DO NOT FORCE - no pain should be experienced. Maintain the stretch for 15 seconds. </w:t>
            </w:r>
          </w:p>
          <w:p w14:paraId="306AB33D" w14:textId="77777777" w:rsidR="0041162E" w:rsidRPr="00CC642D" w:rsidRDefault="0041162E" w:rsidP="005966EC">
            <w:pPr>
              <w:jc w:val="both"/>
            </w:pPr>
          </w:p>
        </w:tc>
      </w:tr>
    </w:tbl>
    <w:p w14:paraId="0A613D0F" w14:textId="77777777" w:rsidR="0041162E" w:rsidRPr="00CC642D" w:rsidRDefault="0041162E" w:rsidP="0041162E"/>
    <w:p w14:paraId="4F70182E" w14:textId="77777777" w:rsidR="0041162E" w:rsidRPr="00CC642D" w:rsidRDefault="0041162E" w:rsidP="0041162E"/>
    <w:p w14:paraId="1A5C6B3D" w14:textId="77777777" w:rsidR="0041162E" w:rsidRDefault="0041162E" w:rsidP="0041162E"/>
    <w:p w14:paraId="668AC46C" w14:textId="77777777" w:rsidR="0041162E" w:rsidRDefault="0041162E" w:rsidP="0041162E"/>
    <w:p w14:paraId="749E4516" w14:textId="77777777" w:rsidR="0041162E" w:rsidRDefault="0041162E" w:rsidP="0041162E"/>
    <w:p w14:paraId="76CD65BC" w14:textId="77777777" w:rsidR="0041162E" w:rsidRDefault="0041162E" w:rsidP="0041162E"/>
    <w:p w14:paraId="40C4CA2B" w14:textId="77777777" w:rsidR="0041162E" w:rsidRDefault="0041162E" w:rsidP="0041162E"/>
    <w:p w14:paraId="588CAA9D" w14:textId="77777777" w:rsidR="0041162E" w:rsidRDefault="0041162E" w:rsidP="0041162E"/>
    <w:p w14:paraId="277A1E75" w14:textId="77777777" w:rsidR="0041162E" w:rsidRDefault="0041162E" w:rsidP="0041162E"/>
    <w:p w14:paraId="12EF24AE" w14:textId="77777777" w:rsidR="0041162E" w:rsidRDefault="0041162E" w:rsidP="0041162E"/>
    <w:p w14:paraId="7B5EE732" w14:textId="77777777" w:rsidR="0041162E" w:rsidRDefault="0041162E" w:rsidP="0041162E"/>
    <w:p w14:paraId="02D86E04" w14:textId="77777777" w:rsidR="0041162E" w:rsidRPr="00CC642D" w:rsidRDefault="0041162E" w:rsidP="0041162E"/>
    <w:tbl>
      <w:tblPr>
        <w:tblW w:w="4848" w:type="pct"/>
        <w:tblLook w:val="0000" w:firstRow="0" w:lastRow="0" w:firstColumn="0" w:lastColumn="0" w:noHBand="0" w:noVBand="0"/>
      </w:tblPr>
      <w:tblGrid>
        <w:gridCol w:w="3179"/>
        <w:gridCol w:w="5408"/>
      </w:tblGrid>
      <w:tr w:rsidR="0041162E" w:rsidRPr="00CC642D" w14:paraId="19E239DC" w14:textId="77777777" w:rsidTr="005966EC">
        <w:tc>
          <w:tcPr>
            <w:tcW w:w="1851" w:type="pct"/>
          </w:tcPr>
          <w:p w14:paraId="440144E1" w14:textId="77777777" w:rsidR="0041162E" w:rsidRPr="00CC642D" w:rsidRDefault="0041162E" w:rsidP="005966EC">
            <w:pPr>
              <w:jc w:val="center"/>
            </w:pPr>
          </w:p>
          <w:p w14:paraId="7FBC32C5" w14:textId="77777777" w:rsidR="0041162E" w:rsidRPr="00CC642D" w:rsidRDefault="0041162E" w:rsidP="005966EC">
            <w:pPr>
              <w:jc w:val="center"/>
            </w:pPr>
            <w:r>
              <w:rPr>
                <w:noProof/>
              </w:rPr>
              <w:drawing>
                <wp:inline distT="0" distB="0" distL="0" distR="0" wp14:anchorId="51CD89D8" wp14:editId="552DF344">
                  <wp:extent cx="889000" cy="1765300"/>
                  <wp:effectExtent l="0" t="0" r="0" b="12700"/>
                  <wp:docPr id="3" name="Picture 3" descr="Qua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Quad"/>
                          <pic:cNvPicPr>
                            <a:picLocks noChangeAspect="1" noChangeArrowheads="1"/>
                          </pic:cNvPicPr>
                        </pic:nvPicPr>
                        <pic:blipFill>
                          <a:blip r:embed="rId16">
                            <a:extLst>
                              <a:ext uri="{28A0092B-C50C-407E-A947-70E740481C1C}">
                                <a14:useLocalDpi xmlns:a14="http://schemas.microsoft.com/office/drawing/2010/main" val="0"/>
                              </a:ext>
                            </a:extLst>
                          </a:blip>
                          <a:srcRect r="15576"/>
                          <a:stretch>
                            <a:fillRect/>
                          </a:stretch>
                        </pic:blipFill>
                        <pic:spPr bwMode="auto">
                          <a:xfrm>
                            <a:off x="0" y="0"/>
                            <a:ext cx="889000" cy="1765300"/>
                          </a:xfrm>
                          <a:prstGeom prst="rect">
                            <a:avLst/>
                          </a:prstGeom>
                          <a:noFill/>
                          <a:ln>
                            <a:noFill/>
                          </a:ln>
                        </pic:spPr>
                      </pic:pic>
                    </a:graphicData>
                  </a:graphic>
                </wp:inline>
              </w:drawing>
            </w:r>
          </w:p>
          <w:p w14:paraId="71F4A7E6" w14:textId="77777777" w:rsidR="0041162E" w:rsidRPr="00CC642D" w:rsidRDefault="0041162E" w:rsidP="005966EC"/>
        </w:tc>
        <w:tc>
          <w:tcPr>
            <w:tcW w:w="3149" w:type="pct"/>
          </w:tcPr>
          <w:p w14:paraId="51DA17F7" w14:textId="77777777" w:rsidR="0041162E" w:rsidRPr="00CC642D" w:rsidRDefault="0041162E" w:rsidP="005966EC">
            <w:pPr>
              <w:jc w:val="center"/>
            </w:pPr>
          </w:p>
          <w:p w14:paraId="36D650D9" w14:textId="77777777" w:rsidR="0041162E" w:rsidRPr="00CC642D" w:rsidRDefault="0041162E" w:rsidP="005966EC">
            <w:pPr>
              <w:jc w:val="center"/>
            </w:pPr>
          </w:p>
          <w:p w14:paraId="56E860CF" w14:textId="77777777" w:rsidR="0041162E" w:rsidRDefault="0041162E" w:rsidP="005966EC">
            <w:pPr>
              <w:jc w:val="both"/>
            </w:pPr>
            <w:r>
              <w:t xml:space="preserve">Figure </w:t>
            </w:r>
            <w:r w:rsidRPr="00CC642D">
              <w:t xml:space="preserve">9. </w:t>
            </w:r>
            <w:r w:rsidRPr="00CC642D">
              <w:rPr>
                <w:u w:val="single"/>
              </w:rPr>
              <w:t>QUADRICEP STRETCH</w:t>
            </w:r>
            <w:r w:rsidRPr="00CC642D">
              <w:t xml:space="preserve">:  </w:t>
            </w:r>
          </w:p>
          <w:p w14:paraId="2BD6C615" w14:textId="77777777" w:rsidR="0041162E" w:rsidRPr="00CC642D" w:rsidRDefault="0041162E" w:rsidP="005966EC">
            <w:pPr>
              <w:jc w:val="both"/>
            </w:pPr>
          </w:p>
          <w:p w14:paraId="6979E825" w14:textId="77777777" w:rsidR="0041162E" w:rsidRDefault="0041162E" w:rsidP="005966EC">
            <w:pPr>
              <w:jc w:val="both"/>
            </w:pPr>
            <w:r w:rsidRPr="00CC642D">
              <w:t xml:space="preserve">Steady yourself using a wall and bend your right knee and hold your right ankle with your hand. Keep your back straight and tighten your stomach by drawing in your belly button. Now position your right knee just </w:t>
            </w:r>
            <w:r w:rsidRPr="00CC642D">
              <w:rPr>
                <w:i/>
              </w:rPr>
              <w:t>behind</w:t>
            </w:r>
            <w:r w:rsidRPr="00CC642D">
              <w:t xml:space="preserve"> and </w:t>
            </w:r>
            <w:r w:rsidRPr="00CC642D">
              <w:rPr>
                <w:i/>
              </w:rPr>
              <w:t>touching</w:t>
            </w:r>
            <w:r w:rsidRPr="00CC642D">
              <w:t xml:space="preserve"> your straight left knee (your right knee cap will be pointing just behind your left heel). A stretch should be felt in the front of the right thigh. Hold for 15 seconds. </w:t>
            </w:r>
          </w:p>
          <w:p w14:paraId="04CBCF74" w14:textId="77777777" w:rsidR="0041162E" w:rsidRPr="00CC642D" w:rsidRDefault="0041162E" w:rsidP="005966EC">
            <w:pPr>
              <w:jc w:val="both"/>
            </w:pPr>
          </w:p>
        </w:tc>
      </w:tr>
    </w:tbl>
    <w:p w14:paraId="16D2608D" w14:textId="77777777" w:rsidR="0041162E" w:rsidRDefault="0041162E" w:rsidP="0041162E"/>
    <w:p w14:paraId="1FCEBA78" w14:textId="77777777" w:rsidR="0041162E" w:rsidRPr="00CC642D" w:rsidRDefault="0041162E" w:rsidP="0041162E"/>
    <w:tbl>
      <w:tblPr>
        <w:tblW w:w="4848" w:type="pct"/>
        <w:tblLook w:val="0000" w:firstRow="0" w:lastRow="0" w:firstColumn="0" w:lastColumn="0" w:noHBand="0" w:noVBand="0"/>
      </w:tblPr>
      <w:tblGrid>
        <w:gridCol w:w="3179"/>
        <w:gridCol w:w="5408"/>
      </w:tblGrid>
      <w:tr w:rsidR="0041162E" w:rsidRPr="00CC642D" w14:paraId="62B0A8E3" w14:textId="77777777" w:rsidTr="005966EC">
        <w:tc>
          <w:tcPr>
            <w:tcW w:w="1851" w:type="pct"/>
          </w:tcPr>
          <w:p w14:paraId="58D45EBD" w14:textId="77777777" w:rsidR="0041162E" w:rsidRPr="00CC642D" w:rsidRDefault="0041162E" w:rsidP="005966EC">
            <w:pPr>
              <w:jc w:val="center"/>
            </w:pPr>
          </w:p>
          <w:p w14:paraId="66436DFF" w14:textId="77777777" w:rsidR="0041162E" w:rsidRPr="00CC642D" w:rsidRDefault="0041162E" w:rsidP="005966EC">
            <w:pPr>
              <w:jc w:val="center"/>
            </w:pPr>
            <w:r>
              <w:rPr>
                <w:noProof/>
              </w:rPr>
              <w:drawing>
                <wp:inline distT="0" distB="0" distL="0" distR="0" wp14:anchorId="5EDA62B3" wp14:editId="7B09558D">
                  <wp:extent cx="927100" cy="1714500"/>
                  <wp:effectExtent l="0" t="0" r="12700" b="12700"/>
                  <wp:docPr id="4" name="Picture 4" descr="Hamstr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amstring"/>
                          <pic:cNvPicPr>
                            <a:picLocks noChangeAspect="1" noChangeArrowheads="1"/>
                          </pic:cNvPicPr>
                        </pic:nvPicPr>
                        <pic:blipFill>
                          <a:blip r:embed="rId17">
                            <a:extLst>
                              <a:ext uri="{28A0092B-C50C-407E-A947-70E740481C1C}">
                                <a14:useLocalDpi xmlns:a14="http://schemas.microsoft.com/office/drawing/2010/main" val="0"/>
                              </a:ext>
                            </a:extLst>
                          </a:blip>
                          <a:srcRect r="8908"/>
                          <a:stretch>
                            <a:fillRect/>
                          </a:stretch>
                        </pic:blipFill>
                        <pic:spPr bwMode="auto">
                          <a:xfrm>
                            <a:off x="0" y="0"/>
                            <a:ext cx="927100" cy="1714500"/>
                          </a:xfrm>
                          <a:prstGeom prst="rect">
                            <a:avLst/>
                          </a:prstGeom>
                          <a:noFill/>
                          <a:ln>
                            <a:noFill/>
                          </a:ln>
                        </pic:spPr>
                      </pic:pic>
                    </a:graphicData>
                  </a:graphic>
                </wp:inline>
              </w:drawing>
            </w:r>
          </w:p>
        </w:tc>
        <w:tc>
          <w:tcPr>
            <w:tcW w:w="3149" w:type="pct"/>
          </w:tcPr>
          <w:p w14:paraId="43DFBAB6" w14:textId="77777777" w:rsidR="0041162E" w:rsidRPr="00CC642D" w:rsidRDefault="0041162E" w:rsidP="005966EC">
            <w:pPr>
              <w:jc w:val="center"/>
            </w:pPr>
          </w:p>
          <w:p w14:paraId="790AA13E" w14:textId="77777777" w:rsidR="0041162E" w:rsidRPr="00CC642D" w:rsidRDefault="0041162E" w:rsidP="005966EC">
            <w:pPr>
              <w:jc w:val="center"/>
            </w:pPr>
          </w:p>
          <w:p w14:paraId="27D8D284" w14:textId="77777777" w:rsidR="0041162E" w:rsidRDefault="0041162E" w:rsidP="005966EC">
            <w:pPr>
              <w:jc w:val="both"/>
            </w:pPr>
            <w:r>
              <w:t xml:space="preserve">Figure </w:t>
            </w:r>
            <w:r w:rsidRPr="00CC642D">
              <w:t xml:space="preserve">10. </w:t>
            </w:r>
            <w:r w:rsidRPr="00CC642D">
              <w:rPr>
                <w:u w:val="single"/>
              </w:rPr>
              <w:t>HAMSTRING STRETCH</w:t>
            </w:r>
            <w:r w:rsidRPr="00CC642D">
              <w:t xml:space="preserve">: </w:t>
            </w:r>
          </w:p>
          <w:p w14:paraId="4410E9B2" w14:textId="77777777" w:rsidR="0041162E" w:rsidRPr="00CC642D" w:rsidRDefault="0041162E" w:rsidP="005966EC">
            <w:pPr>
              <w:jc w:val="both"/>
            </w:pPr>
            <w:r w:rsidRPr="00CC642D">
              <w:t xml:space="preserve"> </w:t>
            </w:r>
          </w:p>
          <w:p w14:paraId="57E2200A" w14:textId="77777777" w:rsidR="0041162E" w:rsidRPr="00CC642D" w:rsidRDefault="0041162E" w:rsidP="005966EC">
            <w:pPr>
              <w:jc w:val="both"/>
            </w:pPr>
            <w:r w:rsidRPr="00CC642D">
              <w:t xml:space="preserve">Steady yourself using a wall and step forward with your right foot 2-3 feet. Keeping your right knee straight, pull your right foot and toes back then slowly bend forward at the waist until you feel a stretch in the back of your right thigh and knee. Pushing your backside out and letting the left knee bend slightly will increase the stretch. Hold for 15 seconds. </w:t>
            </w:r>
          </w:p>
          <w:p w14:paraId="18F3F953" w14:textId="77777777" w:rsidR="0041162E" w:rsidRPr="00CC642D" w:rsidRDefault="0041162E" w:rsidP="005966EC">
            <w:pPr>
              <w:jc w:val="both"/>
            </w:pPr>
          </w:p>
        </w:tc>
      </w:tr>
    </w:tbl>
    <w:p w14:paraId="2E4BEE19" w14:textId="77777777" w:rsidR="0041162E" w:rsidRPr="00CC642D" w:rsidRDefault="0041162E" w:rsidP="0041162E"/>
    <w:p w14:paraId="31FA028F" w14:textId="77777777" w:rsidR="0041162E" w:rsidRPr="00CC642D" w:rsidRDefault="0041162E" w:rsidP="0041162E"/>
    <w:p w14:paraId="5F40FABE" w14:textId="77777777" w:rsidR="0041162E" w:rsidRPr="00CC642D" w:rsidRDefault="0041162E" w:rsidP="0041162E"/>
    <w:p w14:paraId="5AE04036" w14:textId="77777777" w:rsidR="0041162E" w:rsidRPr="00FA7726" w:rsidRDefault="0041162E" w:rsidP="0041162E">
      <w:r w:rsidRPr="00FA7726">
        <w:t xml:space="preserve"> </w:t>
      </w:r>
    </w:p>
    <w:p w14:paraId="680C34C0" w14:textId="77777777" w:rsidR="00727EE1" w:rsidRDefault="00727EE1" w:rsidP="0041162E"/>
    <w:sectPr w:rsidR="00727EE1" w:rsidSect="00727EE1">
      <w:pgSz w:w="12240" w:h="15840"/>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1162E"/>
    <w:rsid w:val="0041162E"/>
    <w:rsid w:val="00727EE1"/>
    <w:rsid w:val="008C30CF"/>
    <w:rsid w:val="009C195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6CFA29E5"/>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1162E"/>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1162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1162E"/>
    <w:rPr>
      <w:rFonts w:ascii="Lucida Grande" w:eastAsia="Times New Roman" w:hAnsi="Lucida Grande" w:cs="Lucida Grande"/>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1162E"/>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1162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1162E"/>
    <w:rPr>
      <w:rFonts w:ascii="Lucida Grande" w:eastAsia="Times New Roman"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5.jpeg"/><Relationship Id="rId20" Type="http://schemas.openxmlformats.org/officeDocument/2006/relationships/image" Target="media/image16.jpeg"/><Relationship Id="rId21" Type="http://schemas.openxmlformats.org/officeDocument/2006/relationships/image" Target="media/image17.jpeg"/><Relationship Id="rId22" Type="http://schemas.openxmlformats.org/officeDocument/2006/relationships/image" Target="media/image18.jpeg"/><Relationship Id="rId23" Type="http://schemas.openxmlformats.org/officeDocument/2006/relationships/image" Target="media/image19.jpeg"/><Relationship Id="rId24" Type="http://schemas.openxmlformats.org/officeDocument/2006/relationships/image" Target="media/image20.jpeg"/><Relationship Id="rId25" Type="http://schemas.openxmlformats.org/officeDocument/2006/relationships/image" Target="media/image21.jpeg"/><Relationship Id="rId26" Type="http://schemas.openxmlformats.org/officeDocument/2006/relationships/image" Target="media/image22.jpeg"/><Relationship Id="rId27" Type="http://schemas.openxmlformats.org/officeDocument/2006/relationships/image" Target="media/image23.jpeg"/><Relationship Id="rId28" Type="http://schemas.openxmlformats.org/officeDocument/2006/relationships/image" Target="media/image24.jpeg"/><Relationship Id="rId29" Type="http://schemas.openxmlformats.org/officeDocument/2006/relationships/fontTable" Target="fontTable.xml"/><Relationship Id="rId30" Type="http://schemas.openxmlformats.org/officeDocument/2006/relationships/theme" Target="theme/theme1.xml"/><Relationship Id="rId10" Type="http://schemas.openxmlformats.org/officeDocument/2006/relationships/image" Target="media/image6.jpeg"/><Relationship Id="rId11" Type="http://schemas.openxmlformats.org/officeDocument/2006/relationships/image" Target="media/image7.jpeg"/><Relationship Id="rId12" Type="http://schemas.openxmlformats.org/officeDocument/2006/relationships/image" Target="media/image8.jpeg"/><Relationship Id="rId13" Type="http://schemas.openxmlformats.org/officeDocument/2006/relationships/image" Target="media/image9.jpeg"/><Relationship Id="rId14" Type="http://schemas.openxmlformats.org/officeDocument/2006/relationships/image" Target="media/image10.png"/><Relationship Id="rId15" Type="http://schemas.openxmlformats.org/officeDocument/2006/relationships/image" Target="media/image11.jpeg"/><Relationship Id="rId16" Type="http://schemas.openxmlformats.org/officeDocument/2006/relationships/image" Target="media/image12.jpeg"/><Relationship Id="rId17" Type="http://schemas.openxmlformats.org/officeDocument/2006/relationships/image" Target="media/image13.jpeg"/><Relationship Id="rId18" Type="http://schemas.openxmlformats.org/officeDocument/2006/relationships/image" Target="media/image14.jpeg"/><Relationship Id="rId19" Type="http://schemas.openxmlformats.org/officeDocument/2006/relationships/image" Target="media/image15.jpeg"/><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image" Target="media/image1.png"/><Relationship Id="rId6" Type="http://schemas.openxmlformats.org/officeDocument/2006/relationships/image" Target="media/image2.png"/><Relationship Id="rId7" Type="http://schemas.openxmlformats.org/officeDocument/2006/relationships/image" Target="media/image3.png"/><Relationship Id="rId8"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TotalTime>
  <Pages>21</Pages>
  <Words>5154</Words>
  <Characters>29378</Characters>
  <Application>Microsoft Macintosh Word</Application>
  <DocSecurity>0</DocSecurity>
  <Lines>244</Lines>
  <Paragraphs>68</Paragraphs>
  <ScaleCrop>false</ScaleCrop>
  <Company/>
  <LinksUpToDate>false</LinksUpToDate>
  <CharactersWithSpaces>3446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ctor Lun</dc:creator>
  <cp:keywords/>
  <dc:description/>
  <cp:lastModifiedBy>Victor Lun</cp:lastModifiedBy>
  <cp:revision>3</cp:revision>
  <dcterms:created xsi:type="dcterms:W3CDTF">2014-06-11T23:41:00Z</dcterms:created>
  <dcterms:modified xsi:type="dcterms:W3CDTF">2014-08-23T04:53:00Z</dcterms:modified>
</cp:coreProperties>
</file>